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597FE405" w:rsidR="00484889" w:rsidRDefault="009247B5" w:rsidP="00484889">
      <w:pPr>
        <w:jc w:val="center"/>
        <w:rPr>
          <w:rFonts w:ascii="Times New Roman" w:hAnsi="Times New Roman" w:cs="Times New Roman"/>
          <w:sz w:val="40"/>
          <w:szCs w:val="40"/>
          <w:lang w:val="en-US"/>
        </w:rPr>
      </w:pPr>
      <w:r>
        <w:rPr>
          <w:rFonts w:ascii="Times New Roman" w:hAnsi="Times New Roman" w:cs="Times New Roman"/>
          <w:sz w:val="40"/>
          <w:szCs w:val="40"/>
          <w:lang w:val="en-US"/>
        </w:rPr>
        <w:t xml:space="preserve">No difference in vocal emotion perception between </w:t>
      </w:r>
      <w:commentRangeStart w:id="0"/>
      <w:r w:rsidRPr="00AC7982">
        <w:rPr>
          <w:rFonts w:ascii="Times New Roman" w:hAnsi="Times New Roman" w:cs="Times New Roman"/>
          <w:color w:val="C00000"/>
          <w:sz w:val="40"/>
          <w:szCs w:val="40"/>
          <w:lang w:val="en-US"/>
        </w:rPr>
        <w:t>non-professional</w:t>
      </w:r>
      <w:r w:rsidR="00AC7982" w:rsidRPr="00AC7982">
        <w:rPr>
          <w:rFonts w:ascii="Times New Roman" w:hAnsi="Times New Roman" w:cs="Times New Roman"/>
          <w:color w:val="C00000"/>
          <w:sz w:val="40"/>
          <w:szCs w:val="40"/>
          <w:lang w:val="en-US"/>
        </w:rPr>
        <w:t>/amateur</w:t>
      </w:r>
      <w:commentRangeEnd w:id="0"/>
      <w:r w:rsidR="00AC7982">
        <w:rPr>
          <w:rStyle w:val="Kommentarzeichen"/>
        </w:rPr>
        <w:commentReference w:id="0"/>
      </w:r>
      <w:r>
        <w:rPr>
          <w:rFonts w:ascii="Times New Roman" w:hAnsi="Times New Roman" w:cs="Times New Roman"/>
          <w:sz w:val="40"/>
          <w:szCs w:val="40"/>
          <w:lang w:val="en-US"/>
        </w:rPr>
        <w:t xml:space="preserve"> singers and instrumentalists</w:t>
      </w:r>
    </w:p>
    <w:p w14:paraId="4FF9AEAE" w14:textId="77777777" w:rsidR="003248C0" w:rsidRPr="003248C0" w:rsidRDefault="003248C0" w:rsidP="00A33C09">
      <w:pPr>
        <w:rPr>
          <w:rFonts w:ascii="Times New Roman" w:hAnsi="Times New Roman" w:cs="Times New Roman"/>
          <w:sz w:val="40"/>
          <w:szCs w:val="40"/>
          <w:lang w:val="en-US"/>
        </w:rPr>
      </w:pPr>
    </w:p>
    <w:p w14:paraId="1C489002" w14:textId="3FFA7619" w:rsidR="00484889" w:rsidRPr="003248C0" w:rsidRDefault="00484889" w:rsidP="00484889">
      <w:pPr>
        <w:jc w:val="center"/>
        <w:rPr>
          <w:rFonts w:ascii="Times New Roman" w:hAnsi="Times New Roman" w:cs="Times New Roman"/>
          <w:sz w:val="24"/>
          <w:szCs w:val="24"/>
          <w:vertAlign w:val="superscript"/>
        </w:rPr>
      </w:pPr>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Jessica Senftleben</w:t>
      </w:r>
      <w:r w:rsidR="009247B5" w:rsidRPr="003248C0">
        <w:rPr>
          <w:rFonts w:ascii="Times New Roman" w:hAnsi="Times New Roman" w:cs="Times New Roman"/>
          <w:sz w:val="24"/>
          <w:szCs w:val="24"/>
          <w:vertAlign w:val="superscript"/>
        </w:rPr>
        <w:t>1</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1</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1" w:name="_Hlk64536809"/>
      <w:bookmarkEnd w:id="1"/>
    </w:p>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BAADB45"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proofErr w:type="spellStart"/>
      <w:r w:rsidR="00AC7982" w:rsidRPr="00AC7982">
        <w:rPr>
          <w:rFonts w:ascii="Times New Roman" w:hAnsi="Times New Roman" w:cs="Times New Roman"/>
          <w:color w:val="C00000"/>
          <w:sz w:val="24"/>
          <w:szCs w:val="24"/>
          <w:lang w:val="en-US"/>
        </w:rPr>
        <w:t>ToDo</w:t>
      </w:r>
      <w:proofErr w:type="spellEnd"/>
      <w:r w:rsidR="00AC7982">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p w14:paraId="3313D2A8" w14:textId="59FF7090"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2" w:name="_Toc64538323"/>
      <w:r w:rsidRPr="003248C0">
        <w:rPr>
          <w:rStyle w:val="Hervorhebung"/>
          <w:rFonts w:ascii="Times New Roman" w:hAnsi="Times New Roman" w:cs="Times New Roman"/>
          <w:sz w:val="24"/>
          <w:szCs w:val="24"/>
          <w:lang w:val="en-US"/>
        </w:rPr>
        <w:lastRenderedPageBreak/>
        <w:t>Abstract</w:t>
      </w:r>
      <w:bookmarkEnd w:id="2"/>
    </w:p>
    <w:p w14:paraId="1A854DA7" w14:textId="24A3AD5F" w:rsidR="00484889" w:rsidRDefault="00AC7982" w:rsidP="00484889">
      <w:pPr>
        <w:spacing w:line="480" w:lineRule="auto"/>
        <w:rPr>
          <w:rFonts w:ascii="Times New Roman" w:hAnsi="Times New Roman" w:cs="Times New Roman"/>
          <w:color w:val="C00000"/>
          <w:sz w:val="24"/>
          <w:szCs w:val="24"/>
          <w:lang w:val="en-US"/>
        </w:rPr>
      </w:pPr>
      <w:proofErr w:type="spellStart"/>
      <w:r w:rsidRPr="00AC7982">
        <w:rPr>
          <w:rFonts w:ascii="Times New Roman" w:hAnsi="Times New Roman" w:cs="Times New Roman"/>
          <w:color w:val="C00000"/>
          <w:sz w:val="24"/>
          <w:szCs w:val="24"/>
          <w:lang w:val="en-US"/>
        </w:rPr>
        <w:t>ToDo</w:t>
      </w:r>
      <w:proofErr w:type="spellEnd"/>
    </w:p>
    <w:p w14:paraId="363EE40A" w14:textId="4AC86134"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color w:val="C00000"/>
          <w:sz w:val="24"/>
          <w:szCs w:val="24"/>
          <w:lang w:val="en-US"/>
        </w:rPr>
        <w:t xml:space="preserve">Copied from preregistration for overview: </w:t>
      </w:r>
    </w:p>
    <w:p w14:paraId="0445D538" w14:textId="7BFF5CF4"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sz w:val="24"/>
          <w:szCs w:val="24"/>
          <w:lang w:val="en-US"/>
        </w:rPr>
        <w:t>In this study, we plan to compare vocal emotion perception of two groups of non-professional musicians: singers and instrumentalists. Previous work has shown that musicians outperform non-musicians in vocal emotion recognition. This was recently replicated in a study comparing professional musicians with non-musicians (Study 1: https://osf.io/5tczs/, June 2023 - in revision). In Study 1, we further showed that musicians are particularly sensitive to emotional pitch cues in voices, which seems to be due to pre-disposed natural sensitivity towards pitch and melody cues rather than musical training. The present study is designed as a follow-up on Study 1 and ad</w:t>
      </w:r>
      <w:r w:rsidR="00F06EC7">
        <w:rPr>
          <w:rFonts w:ascii="Times New Roman" w:hAnsi="Times New Roman" w:cs="Times New Roman"/>
          <w:sz w:val="24"/>
          <w:szCs w:val="24"/>
          <w:lang w:val="en-US"/>
        </w:rPr>
        <w:t>d</w:t>
      </w:r>
      <w:r w:rsidRPr="000F6662">
        <w:rPr>
          <w:rFonts w:ascii="Times New Roman" w:hAnsi="Times New Roman" w:cs="Times New Roman"/>
          <w:sz w:val="24"/>
          <w:szCs w:val="24"/>
          <w:lang w:val="en-US"/>
        </w:rPr>
        <w:t xml:space="preserve">resses two main questions: First, it aims at a comparison between singers and instrumentalists. Currently, the available literature on singers and instrumentalists with regard to vocal emotional processing is inconsistent and requires further systematic investigation. Second, the present study targets non-professional amateur musicians, in contrast to the professional ones recruited for Study 1. There is accumulating evidence for qualitative differences between professional musicians and </w:t>
      </w:r>
      <w:proofErr w:type="spellStart"/>
      <w:r w:rsidRPr="000F6662">
        <w:rPr>
          <w:rFonts w:ascii="Times New Roman" w:hAnsi="Times New Roman" w:cs="Times New Roman"/>
          <w:sz w:val="24"/>
          <w:szCs w:val="24"/>
          <w:lang w:val="en-US"/>
        </w:rPr>
        <w:t>musicial</w:t>
      </w:r>
      <w:proofErr w:type="spellEnd"/>
      <w:r w:rsidRPr="000F6662">
        <w:rPr>
          <w:rFonts w:ascii="Times New Roman" w:hAnsi="Times New Roman" w:cs="Times New Roman"/>
          <w:sz w:val="24"/>
          <w:szCs w:val="24"/>
          <w:lang w:val="en-US"/>
        </w:rPr>
        <w:t xml:space="preserve"> amateurs. However, it is unclear how these groups diverge with regard to vocal emotion perception. Therefore, we plan to pool the data collected in the present study and the ones from Study 1 to compare the performance of musical amateurs to the one of professional musicians and non-musicians.</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AC7982" w:rsidRDefault="00484889" w:rsidP="002443DE">
      <w:pPr>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vocal emotion perception, </w:t>
      </w:r>
      <w:r w:rsidR="00AC7982" w:rsidRPr="00AC7982">
        <w:rPr>
          <w:rFonts w:ascii="Times New Roman" w:hAnsi="Times New Roman" w:cs="Times New Roman"/>
          <w:color w:val="C00000"/>
          <w:sz w:val="24"/>
          <w:szCs w:val="24"/>
          <w:lang w:val="en-US"/>
        </w:rPr>
        <w:t>singers, instrumentalists</w:t>
      </w:r>
      <w:r w:rsidR="00AC7982">
        <w:rPr>
          <w:rFonts w:ascii="Times New Roman" w:hAnsi="Times New Roman" w:cs="Times New Roman"/>
          <w:sz w:val="24"/>
          <w:szCs w:val="24"/>
          <w:lang w:val="en-US"/>
        </w:rPr>
        <w:t xml:space="preserve">, </w:t>
      </w:r>
      <w:r w:rsidR="00AC7982" w:rsidRPr="00AC7982">
        <w:rPr>
          <w:rFonts w:ascii="Times New Roman" w:hAnsi="Times New Roman" w:cs="Times New Roman"/>
          <w:color w:val="C00000"/>
          <w:sz w:val="24"/>
          <w:szCs w:val="24"/>
          <w:lang w:val="en-US"/>
        </w:rPr>
        <w:t>amateurs</w:t>
      </w:r>
      <w:r w:rsidR="00AC7982">
        <w:rPr>
          <w:rFonts w:ascii="Times New Roman" w:hAnsi="Times New Roman" w:cs="Times New Roman"/>
          <w:sz w:val="24"/>
          <w:szCs w:val="24"/>
          <w:lang w:val="en-US"/>
        </w:rPr>
        <w:t xml:space="preserve">, </w:t>
      </w:r>
      <w:r w:rsidRPr="003248C0">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Public significance statement</w:t>
      </w:r>
    </w:p>
    <w:p w14:paraId="3F905A7A" w14:textId="16062072" w:rsidR="00484889" w:rsidRPr="00C46EF6" w:rsidRDefault="00185FBD" w:rsidP="00C46EF6">
      <w:pPr>
        <w:pStyle w:val="Listenabsatz"/>
        <w:numPr>
          <w:ilvl w:val="0"/>
          <w:numId w:val="14"/>
        </w:numPr>
        <w:spacing w:line="480" w:lineRule="auto"/>
        <w:rPr>
          <w:i/>
          <w:iCs/>
          <w:lang w:val="en-US"/>
        </w:rPr>
      </w:pPr>
      <w:proofErr w:type="spellStart"/>
      <w:r w:rsidRPr="00185FBD">
        <w:rPr>
          <w:rFonts w:ascii="Times New Roman" w:hAnsi="Times New Roman" w:cs="Times New Roman"/>
          <w:iCs/>
          <w:color w:val="C00000"/>
          <w:sz w:val="24"/>
          <w:szCs w:val="24"/>
          <w:lang w:val="en-US"/>
        </w:rPr>
        <w:t>ToDo</w:t>
      </w:r>
      <w:proofErr w:type="spellEnd"/>
      <w:r w:rsidR="00C46EF6" w:rsidRPr="00185FBD">
        <w:rPr>
          <w:iCs/>
          <w:color w:val="C00000"/>
          <w:lang w:val="en-US"/>
        </w:rPr>
        <w:t xml:space="preserve"> </w:t>
      </w:r>
      <w:r w:rsidR="00484889" w:rsidRPr="00C46EF6">
        <w:rPr>
          <w:lang w:val="en-US"/>
        </w:rPr>
        <w:br w:type="page"/>
      </w:r>
    </w:p>
    <w:p w14:paraId="1FEBD762" w14:textId="77777777"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r w:rsidRPr="003248C0">
        <w:rPr>
          <w:rFonts w:ascii="Times New Roman" w:hAnsi="Times New Roman" w:cs="Times New Roman"/>
          <w:sz w:val="24"/>
          <w:szCs w:val="24"/>
          <w:lang w:val="en-US"/>
        </w:rPr>
        <w:lastRenderedPageBreak/>
        <w:t xml:space="preserve">Introduction </w:t>
      </w:r>
    </w:p>
    <w:p w14:paraId="5E1D96C8" w14:textId="4578AD56" w:rsidR="005E349A" w:rsidRDefault="004E31A8" w:rsidP="008E7D96">
      <w:pPr>
        <w:spacing w:line="480" w:lineRule="auto"/>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B53C7">
        <w:rPr>
          <w:rFonts w:ascii="Times New Roman" w:hAnsi="Times New Roman" w:cs="Times New Roman"/>
          <w:sz w:val="24"/>
          <w:szCs w:val="24"/>
          <w:lang w:val="en-US"/>
        </w:rPr>
        <w:t xml:space="preserve"> and</w:t>
      </w:r>
      <w:r w:rsidR="001208F3">
        <w:rPr>
          <w:rFonts w:ascii="Times New Roman" w:hAnsi="Times New Roman" w:cs="Times New Roman"/>
          <w:sz w:val="24"/>
          <w:szCs w:val="24"/>
          <w:lang w:val="en-US"/>
        </w:rPr>
        <w:t xml:space="preserve"> 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r>
        <w:rPr>
          <w:rFonts w:ascii="Times New Roman" w:hAnsi="Times New Roman" w:cs="Times New Roman"/>
          <w:sz w:val="24"/>
          <w:szCs w:val="24"/>
          <w:lang w:val="en-US"/>
        </w:rPr>
        <w:t>Q</w:t>
      </w:r>
      <w:r w:rsidRPr="004E31A8">
        <w:rPr>
          <w:rFonts w:ascii="Times New Roman" w:hAnsi="Times New Roman" w:cs="Times New Roman"/>
          <w:sz w:val="24"/>
          <w:szCs w:val="24"/>
          <w:lang w:val="en-US"/>
        </w:rPr>
        <w:t xml:space="preserve">uelle). </w:t>
      </w:r>
      <w:r w:rsidR="005E349A">
        <w:rPr>
          <w:rFonts w:ascii="Times New Roman" w:hAnsi="Times New Roman" w:cs="Times New Roman"/>
          <w:sz w:val="24"/>
          <w:szCs w:val="24"/>
          <w:lang w:val="en-US"/>
        </w:rPr>
        <w:t xml:space="preserve">On average, humans can infer emotion from voices well above chance (Quell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It has been shown repeatedly that musicians outperform non-musician in vocal emotion recognition, although the overall effect size can be considered small to moderate (</w:t>
      </w:r>
      <w:proofErr w:type="spellStart"/>
      <w:r w:rsidR="005E349A">
        <w:rPr>
          <w:rFonts w:ascii="Times New Roman" w:hAnsi="Times New Roman" w:cs="Times New Roman"/>
          <w:sz w:val="24"/>
          <w:szCs w:val="24"/>
          <w:lang w:val="en-US"/>
        </w:rPr>
        <w:t>Quellen</w:t>
      </w:r>
      <w:proofErr w:type="spellEnd"/>
      <w:r w:rsidR="005E349A">
        <w:rPr>
          <w:rFonts w:ascii="Times New Roman" w:hAnsi="Times New Roman" w:cs="Times New Roman"/>
          <w:sz w:val="24"/>
          <w:szCs w:val="24"/>
          <w:lang w:val="en-US"/>
        </w:rPr>
        <w:t>, for systematic reviews …).</w:t>
      </w:r>
      <w:r w:rsidR="001208F3">
        <w:rPr>
          <w:rFonts w:ascii="Times New Roman" w:hAnsi="Times New Roman" w:cs="Times New Roman"/>
          <w:sz w:val="24"/>
          <w:szCs w:val="24"/>
          <w:lang w:val="en-US"/>
        </w:rPr>
        <w:t xml:space="preserve"> </w:t>
      </w:r>
      <w:r w:rsidR="000478F5">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shed light on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emphasize the role of </w:t>
      </w:r>
      <w:r w:rsidR="0073052F" w:rsidRPr="0097416C">
        <w:rPr>
          <w:rFonts w:ascii="Times New Roman" w:hAnsi="Times New Roman" w:cs="Times New Roman"/>
          <w:b/>
          <w:sz w:val="24"/>
          <w:szCs w:val="24"/>
          <w:lang w:val="en-US"/>
        </w:rPr>
        <w:t>acoustic sensitivity</w:t>
      </w:r>
      <w:r w:rsidR="00AA062A">
        <w:rPr>
          <w:rFonts w:ascii="Times New Roman" w:hAnsi="Times New Roman" w:cs="Times New Roman"/>
          <w:sz w:val="24"/>
          <w:szCs w:val="24"/>
          <w:lang w:val="en-US"/>
        </w:rPr>
        <w:t>:</w:t>
      </w:r>
      <w:r w:rsidR="0073052F">
        <w:rPr>
          <w:rFonts w:ascii="Times New Roman" w:hAnsi="Times New Roman" w:cs="Times New Roman"/>
          <w:sz w:val="24"/>
          <w:szCs w:val="24"/>
          <w:lang w:val="en-US"/>
        </w:rPr>
        <w:t xml:space="preserve"> </w:t>
      </w:r>
      <w:r w:rsidR="00512C53">
        <w:rPr>
          <w:rFonts w:ascii="Times New Roman" w:hAnsi="Times New Roman" w:cs="Times New Roman"/>
          <w:sz w:val="24"/>
          <w:szCs w:val="24"/>
          <w:lang w:val="en-US"/>
        </w:rPr>
        <w:t>M</w:t>
      </w:r>
      <w:r w:rsidR="00512C53">
        <w:rPr>
          <w:rFonts w:ascii="Times New Roman" w:hAnsi="Times New Roman" w:cs="Times New Roman"/>
          <w:sz w:val="24"/>
          <w:szCs w:val="24"/>
          <w:lang w:val="en-US"/>
        </w:rPr>
        <w:t>usicians and non-musicians seem to differ in a variety of tasks that target basic auditory perception, including … (</w:t>
      </w:r>
      <w:proofErr w:type="spellStart"/>
      <w:r w:rsidR="00512C53">
        <w:rPr>
          <w:rFonts w:ascii="Times New Roman" w:hAnsi="Times New Roman" w:cs="Times New Roman"/>
          <w:sz w:val="24"/>
          <w:szCs w:val="24"/>
          <w:lang w:val="en-US"/>
        </w:rPr>
        <w:t>Baldè</w:t>
      </w:r>
      <w:proofErr w:type="spellEnd"/>
      <w:r w:rsidR="00512C53">
        <w:rPr>
          <w:rFonts w:ascii="Times New Roman" w:hAnsi="Times New Roman" w:cs="Times New Roman"/>
          <w:sz w:val="24"/>
          <w:szCs w:val="24"/>
          <w:lang w:val="en-US"/>
        </w:rPr>
        <w:t xml:space="preserve">, Kraus&amp; </w:t>
      </w:r>
      <w:proofErr w:type="spellStart"/>
      <w:r w:rsidR="00512C53">
        <w:rPr>
          <w:rFonts w:ascii="Times New Roman" w:hAnsi="Times New Roman" w:cs="Times New Roman"/>
          <w:sz w:val="24"/>
          <w:szCs w:val="24"/>
          <w:lang w:val="en-US"/>
        </w:rPr>
        <w:t>Chandrasekraran</w:t>
      </w:r>
      <w:proofErr w:type="spellEnd"/>
      <w:r w:rsidR="00512C53">
        <w:rPr>
          <w:rFonts w:ascii="Times New Roman" w:hAnsi="Times New Roman" w:cs="Times New Roman"/>
          <w:sz w:val="24"/>
          <w:szCs w:val="24"/>
          <w:lang w:val="en-US"/>
        </w:rPr>
        <w:t xml:space="preserve">, </w:t>
      </w:r>
      <w:proofErr w:type="spellStart"/>
      <w:r w:rsidR="00512C53">
        <w:rPr>
          <w:rFonts w:ascii="Times New Roman" w:hAnsi="Times New Roman" w:cs="Times New Roman"/>
          <w:sz w:val="24"/>
          <w:szCs w:val="24"/>
          <w:lang w:val="en-US"/>
        </w:rPr>
        <w:t>etc</w:t>
      </w:r>
      <w:proofErr w:type="spellEnd"/>
      <w:r w:rsidR="00512C53">
        <w:rPr>
          <w:rFonts w:ascii="Times New Roman" w:hAnsi="Times New Roman" w:cs="Times New Roman"/>
          <w:sz w:val="24"/>
          <w:szCs w:val="24"/>
          <w:lang w:val="en-US"/>
        </w:rPr>
        <w:t>).</w:t>
      </w:r>
      <w:r w:rsidR="00512C53">
        <w:rPr>
          <w:rFonts w:ascii="Times New Roman" w:hAnsi="Times New Roman" w:cs="Times New Roman"/>
          <w:sz w:val="24"/>
          <w:szCs w:val="24"/>
          <w:lang w:val="en-US"/>
        </w:rPr>
        <w:t xml:space="preserve"> </w:t>
      </w:r>
      <w:r w:rsidR="0073052F">
        <w:rPr>
          <w:rFonts w:ascii="Times New Roman" w:hAnsi="Times New Roman" w:cs="Times New Roman"/>
          <w:sz w:val="24"/>
          <w:szCs w:val="24"/>
          <w:lang w:val="en-US"/>
        </w:rPr>
        <w:t xml:space="preserve">Correia et al (2022) found that the link between musicality and vocal emotion perception was fully mediated via auditory perception skills. </w:t>
      </w:r>
      <w:r w:rsidR="00416308">
        <w:rPr>
          <w:rFonts w:ascii="Times New Roman" w:hAnsi="Times New Roman" w:cs="Times New Roman"/>
          <w:sz w:val="24"/>
          <w:szCs w:val="24"/>
          <w:lang w:val="en-US"/>
        </w:rPr>
        <w:t xml:space="preserve">Some of these could specifically linked to differences in vocal emotion perception. In a previous study, we found that musicians are particularly tuned to emotional cues expressed by the </w:t>
      </w:r>
      <w:r w:rsidR="00416308" w:rsidRPr="00847C16">
        <w:rPr>
          <w:rFonts w:ascii="Times New Roman" w:hAnsi="Times New Roman" w:cs="Times New Roman"/>
          <w:b/>
          <w:sz w:val="24"/>
          <w:szCs w:val="24"/>
          <w:lang w:val="en-US"/>
        </w:rPr>
        <w:t xml:space="preserve">fundamental frequency (F0) </w:t>
      </w:r>
      <w:r w:rsidR="00416308" w:rsidRPr="00847C16">
        <w:rPr>
          <w:rFonts w:ascii="Times New Roman" w:hAnsi="Times New Roman" w:cs="Times New Roman"/>
          <w:sz w:val="24"/>
          <w:szCs w:val="24"/>
          <w:lang w:val="en-US"/>
        </w:rPr>
        <w:t>contour</w:t>
      </w:r>
      <w:r w:rsidR="00416308">
        <w:rPr>
          <w:rFonts w:ascii="Times New Roman" w:hAnsi="Times New Roman" w:cs="Times New Roman"/>
          <w:sz w:val="24"/>
          <w:szCs w:val="24"/>
          <w:lang w:val="en-US"/>
        </w:rPr>
        <w:t xml:space="preserve">, sometimes also referred to as voice melody (Nussbaum 2024). We employed parameter-specific voice morphing to create vocal stimuli that expressed the emotional information </w:t>
      </w:r>
      <w:r w:rsidR="00847C16">
        <w:rPr>
          <w:rFonts w:ascii="Times New Roman" w:hAnsi="Times New Roman" w:cs="Times New Roman"/>
          <w:sz w:val="24"/>
          <w:szCs w:val="24"/>
          <w:lang w:val="en-US"/>
        </w:rPr>
        <w:t xml:space="preserve">only through F0, timbre or both. F0 is linked to perceived pitch and timbre is linked to perceived quality of a voice (i.e. whether it sounds harsh or gentle). We found that a professional group of musicians outperformed a group of non-musicians when emotions were expressed by F0 and both cues, but not timbre alone. Additional exploratory analysis revealed two interesting findings: First, we observed a correlation between music perception skills (especially for melodies) and vocal emotion recognition, </w:t>
      </w:r>
      <w:r w:rsidR="008E7D96">
        <w:rPr>
          <w:rFonts w:ascii="Times New Roman" w:hAnsi="Times New Roman" w:cs="Times New Roman"/>
          <w:sz w:val="24"/>
          <w:szCs w:val="24"/>
          <w:lang w:val="en-US"/>
        </w:rPr>
        <w:t xml:space="preserve">further </w:t>
      </w:r>
      <w:r w:rsidR="00847C16">
        <w:rPr>
          <w:rFonts w:ascii="Times New Roman" w:hAnsi="Times New Roman" w:cs="Times New Roman"/>
          <w:sz w:val="24"/>
          <w:szCs w:val="24"/>
          <w:lang w:val="en-US"/>
        </w:rPr>
        <w:t>corroborating</w:t>
      </w:r>
      <w:r w:rsidR="008E7D96">
        <w:rPr>
          <w:rFonts w:ascii="Times New Roman" w:hAnsi="Times New Roman" w:cs="Times New Roman"/>
          <w:sz w:val="24"/>
          <w:szCs w:val="24"/>
          <w:lang w:val="en-US"/>
        </w:rPr>
        <w:t xml:space="preserve"> the importance of auditory sensitivity. More importantly, however, we even found this correlation in the group of non-musicians only, who never received any formal music training. Although </w:t>
      </w:r>
      <w:r w:rsidR="00FF7928">
        <w:rPr>
          <w:rFonts w:ascii="Times New Roman" w:hAnsi="Times New Roman" w:cs="Times New Roman"/>
          <w:sz w:val="24"/>
          <w:szCs w:val="24"/>
          <w:lang w:val="en-US"/>
        </w:rPr>
        <w:t>limited by their correlational nature,</w:t>
      </w:r>
      <w:r w:rsidR="008E7D96">
        <w:rPr>
          <w:rFonts w:ascii="Times New Roman" w:hAnsi="Times New Roman" w:cs="Times New Roman"/>
          <w:sz w:val="24"/>
          <w:szCs w:val="24"/>
          <w:lang w:val="en-US"/>
        </w:rPr>
        <w:t xml:space="preserve"> these findings suggest that musicians’ advantage in vocal emotion perception may not be the result of music training, but </w:t>
      </w:r>
      <w:r w:rsidR="008E7D96">
        <w:rPr>
          <w:rFonts w:ascii="Times New Roman" w:hAnsi="Times New Roman" w:cs="Times New Roman"/>
          <w:sz w:val="24"/>
          <w:szCs w:val="24"/>
          <w:lang w:val="en-US"/>
        </w:rPr>
        <w:lastRenderedPageBreak/>
        <w:t xml:space="preserve">to due to predisposed aptitude to exploit </w:t>
      </w:r>
      <w:r w:rsidR="008E7D96" w:rsidRPr="008E7D96">
        <w:rPr>
          <w:rFonts w:ascii="Times New Roman" w:hAnsi="Times New Roman" w:cs="Times New Roman"/>
          <w:sz w:val="24"/>
          <w:szCs w:val="24"/>
          <w:lang w:val="en-US"/>
        </w:rPr>
        <w:t>melodic patterns.</w:t>
      </w:r>
      <w:r w:rsidR="008E7D96">
        <w:rPr>
          <w:rFonts w:ascii="Times New Roman" w:hAnsi="Times New Roman" w:cs="Times New Roman"/>
          <w:sz w:val="24"/>
          <w:szCs w:val="24"/>
          <w:lang w:val="en-US"/>
        </w:rPr>
        <w:t xml:space="preserve"> </w:t>
      </w:r>
      <w:r w:rsidR="00FF7928">
        <w:rPr>
          <w:rFonts w:ascii="Times New Roman" w:hAnsi="Times New Roman" w:cs="Times New Roman"/>
          <w:sz w:val="24"/>
          <w:szCs w:val="24"/>
          <w:lang w:val="en-US"/>
        </w:rPr>
        <w:t>And indeed, this is supported by</w:t>
      </w:r>
      <w:r w:rsidR="008E7D96">
        <w:rPr>
          <w:rFonts w:ascii="Times New Roman" w:hAnsi="Times New Roman" w:cs="Times New Roman"/>
          <w:sz w:val="24"/>
          <w:szCs w:val="24"/>
          <w:lang w:val="en-US"/>
        </w:rPr>
        <w:t xml:space="preserve"> </w:t>
      </w:r>
      <w:r w:rsidR="00FF7928">
        <w:rPr>
          <w:rFonts w:ascii="Times New Roman" w:hAnsi="Times New Roman" w:cs="Times New Roman"/>
          <w:sz w:val="24"/>
          <w:szCs w:val="24"/>
          <w:lang w:val="en-US"/>
        </w:rPr>
        <w:t>a recent randomized-controlled study in school children, which found no evidence for a causal effect of musical training on vocal emotion perception performance</w:t>
      </w:r>
      <w:r w:rsidR="00055A49">
        <w:rPr>
          <w:rFonts w:ascii="Times New Roman" w:hAnsi="Times New Roman" w:cs="Times New Roman"/>
          <w:sz w:val="24"/>
          <w:szCs w:val="24"/>
          <w:lang w:val="en-US"/>
        </w:rPr>
        <w:t xml:space="preserve"> (quelle)</w:t>
      </w:r>
      <w:r w:rsidR="00FF7928">
        <w:rPr>
          <w:rFonts w:ascii="Times New Roman" w:hAnsi="Times New Roman" w:cs="Times New Roman"/>
          <w:sz w:val="24"/>
          <w:szCs w:val="24"/>
          <w:lang w:val="en-US"/>
        </w:rPr>
        <w:t xml:space="preserve">. </w:t>
      </w:r>
      <w:r w:rsidR="00055A49">
        <w:rPr>
          <w:rFonts w:ascii="Times New Roman" w:hAnsi="Times New Roman" w:cs="Times New Roman"/>
          <w:sz w:val="24"/>
          <w:szCs w:val="24"/>
          <w:lang w:val="en-US"/>
        </w:rPr>
        <w:t>Thus, there is consensus in the literature that the observed performance difference in musicians and non-musicians is due to variations in acoustic sensitivity rather than the result of formal musical education.</w:t>
      </w:r>
    </w:p>
    <w:p w14:paraId="336A5AB1" w14:textId="3971504C" w:rsidR="00055A49" w:rsidRDefault="00EB2688" w:rsidP="0084087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owever, </w:t>
      </w:r>
      <w:r w:rsidR="0084087B">
        <w:rPr>
          <w:rFonts w:ascii="Times New Roman" w:hAnsi="Times New Roman" w:cs="Times New Roman"/>
          <w:sz w:val="24"/>
          <w:szCs w:val="24"/>
          <w:lang w:val="en-US"/>
        </w:rPr>
        <w:t xml:space="preserve">musicians are not a homogenous group. On the one hand, there are quantitative differences, regarding very different levels of expertise. On the other hand, there are qualitative differences, as musicians display a great variety of </w:t>
      </w:r>
      <w:r w:rsidR="0084087B" w:rsidRPr="0084087B">
        <w:rPr>
          <w:rFonts w:ascii="Times New Roman" w:hAnsi="Times New Roman" w:cs="Times New Roman"/>
          <w:sz w:val="24"/>
          <w:szCs w:val="24"/>
          <w:lang w:val="en-US"/>
        </w:rPr>
        <w:t xml:space="preserve">styles, </w:t>
      </w:r>
      <w:r w:rsidR="0084087B">
        <w:rPr>
          <w:rFonts w:ascii="Times New Roman" w:hAnsi="Times New Roman" w:cs="Times New Roman"/>
          <w:sz w:val="24"/>
          <w:szCs w:val="24"/>
          <w:lang w:val="en-US"/>
        </w:rPr>
        <w:t>genres</w:t>
      </w:r>
      <w:r w:rsidR="0084087B" w:rsidRPr="0084087B">
        <w:rPr>
          <w:rFonts w:ascii="Times New Roman" w:hAnsi="Times New Roman" w:cs="Times New Roman"/>
          <w:sz w:val="24"/>
          <w:szCs w:val="24"/>
          <w:lang w:val="en-US"/>
        </w:rPr>
        <w:t>, and forms of expression, within the scope of the Wester</w:t>
      </w:r>
      <w:r w:rsidR="0084087B">
        <w:rPr>
          <w:rFonts w:ascii="Times New Roman" w:hAnsi="Times New Roman" w:cs="Times New Roman"/>
          <w:sz w:val="24"/>
          <w:szCs w:val="24"/>
          <w:lang w:val="en-US"/>
        </w:rPr>
        <w:t xml:space="preserve"> </w:t>
      </w:r>
      <w:r w:rsidR="0084087B" w:rsidRPr="0084087B">
        <w:rPr>
          <w:rFonts w:ascii="Times New Roman" w:hAnsi="Times New Roman" w:cs="Times New Roman"/>
          <w:sz w:val="24"/>
          <w:szCs w:val="24"/>
          <w:lang w:val="en-US"/>
        </w:rPr>
        <w:t>music system and beyond</w:t>
      </w:r>
      <w:r w:rsidR="0084087B">
        <w:rPr>
          <w:rFonts w:ascii="Times New Roman" w:hAnsi="Times New Roman" w:cs="Times New Roman"/>
          <w:sz w:val="24"/>
          <w:szCs w:val="24"/>
          <w:lang w:val="en-US"/>
        </w:rPr>
        <w:t xml:space="preserve">. Studies that treat musicians as one group disregard this heterogeneity. </w:t>
      </w:r>
    </w:p>
    <w:p w14:paraId="21BEE642" w14:textId="77777777" w:rsidR="00055A49" w:rsidRDefault="00055A49" w:rsidP="004E31A8">
      <w:pPr>
        <w:spacing w:line="480" w:lineRule="auto"/>
        <w:rPr>
          <w:rFonts w:ascii="Times New Roman" w:hAnsi="Times New Roman" w:cs="Times New Roman"/>
          <w:sz w:val="24"/>
          <w:szCs w:val="24"/>
          <w:lang w:val="en-US"/>
        </w:rPr>
      </w:pPr>
    </w:p>
    <w:p w14:paraId="022BD0ED" w14:textId="5E37E7A7" w:rsidR="004E31A8" w:rsidRPr="004E31A8" w:rsidRDefault="005E349A" w:rsidP="004E31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capacity to extract emotional cues from voices </w:t>
      </w:r>
      <w:r w:rsidR="004E31A8">
        <w:rPr>
          <w:rFonts w:ascii="Times New Roman" w:hAnsi="Times New Roman" w:cs="Times New Roman"/>
          <w:sz w:val="24"/>
          <w:szCs w:val="24"/>
          <w:lang w:val="en-US"/>
        </w:rPr>
        <w:t xml:space="preserve"> </w:t>
      </w:r>
    </w:p>
    <w:p w14:paraId="1915C04B" w14:textId="77777777" w:rsidR="004E31A8" w:rsidRPr="004E31A8" w:rsidRDefault="004E31A8" w:rsidP="004E31A8">
      <w:pPr>
        <w:pStyle w:val="Listenabsatz"/>
        <w:numPr>
          <w:ilvl w:val="0"/>
          <w:numId w:val="17"/>
        </w:numPr>
        <w:spacing w:line="480" w:lineRule="auto"/>
        <w:rPr>
          <w:rFonts w:ascii="Times New Roman" w:hAnsi="Times New Roman" w:cs="Times New Roman"/>
          <w:color w:val="C00000"/>
          <w:sz w:val="24"/>
          <w:szCs w:val="24"/>
          <w:lang w:val="en-US"/>
        </w:rPr>
      </w:pPr>
      <w:bookmarkStart w:id="3" w:name="_GoBack"/>
      <w:bookmarkEnd w:id="3"/>
    </w:p>
    <w:p w14:paraId="1F0B2F5E" w14:textId="77777777" w:rsidR="00484889" w:rsidRPr="00EB262D" w:rsidRDefault="00484889" w:rsidP="00484889">
      <w:pPr>
        <w:spacing w:line="480" w:lineRule="auto"/>
        <w:rPr>
          <w:rFonts w:ascii="Times New Roman" w:hAnsi="Times New Roman" w:cs="Times New Roman"/>
          <w:sz w:val="24"/>
          <w:szCs w:val="24"/>
          <w:lang w:val="en-US"/>
        </w:rPr>
      </w:pPr>
    </w:p>
    <w:p w14:paraId="0B24E120" w14:textId="687E7DFD" w:rsidR="00484889" w:rsidRPr="00EB262D" w:rsidRDefault="00185FBD" w:rsidP="00484889">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20DD300A" w14:textId="213F8BD6" w:rsidR="00484889"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80556E3" w14:textId="6804F600" w:rsidR="00484889" w:rsidRPr="00EB262D" w:rsidRDefault="00185FBD" w:rsidP="00484889">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2D7B6111" w14:textId="511B5357" w:rsidR="00B33F1A"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DAE7D16" w14:textId="4116A81D" w:rsidR="00484889" w:rsidRPr="00EB262D" w:rsidRDefault="002B035F" w:rsidP="00E26444">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Rationale, outline etc. </w:t>
      </w:r>
    </w:p>
    <w:p w14:paraId="596018AF" w14:textId="77777777" w:rsidR="00863B35" w:rsidRPr="00EB262D" w:rsidRDefault="00863B35" w:rsidP="00863B35">
      <w:pPr>
        <w:rPr>
          <w:rFonts w:ascii="Times New Roman" w:hAnsi="Times New Roman" w:cs="Times New Roman"/>
          <w:sz w:val="24"/>
          <w:szCs w:val="24"/>
          <w:lang w:val="en-US"/>
        </w:rPr>
      </w:pPr>
    </w:p>
    <w:p w14:paraId="187E2080" w14:textId="77777777" w:rsidR="0064552C" w:rsidRPr="00EB262D" w:rsidRDefault="0064552C" w:rsidP="0064552C">
      <w:pPr>
        <w:rPr>
          <w:rFonts w:ascii="Times New Roman" w:hAnsi="Times New Roman" w:cs="Times New Roman"/>
          <w:sz w:val="24"/>
          <w:szCs w:val="24"/>
          <w:lang w:val="en-US"/>
        </w:rPr>
      </w:pP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Part I: Comparison of non-professional singers and instrumentalists</w:t>
      </w:r>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rPr>
        <w:t>Method</w:t>
      </w:r>
    </w:p>
    <w:p w14:paraId="38F42C29" w14:textId="4CA12E9C"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Thus, the stimulus material and the design are identical, but we recruited a new sample. The present study was preregistered (</w:t>
      </w:r>
      <w:hyperlink r:id="rId10"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 xml:space="preserve">). </w:t>
      </w:r>
    </w:p>
    <w:p w14:paraId="5AA41B51" w14:textId="77777777" w:rsidR="00484889" w:rsidRPr="00EB262D" w:rsidRDefault="00484889" w:rsidP="004143B2">
      <w:pPr>
        <w:pStyle w:val="berschrift3"/>
        <w:rPr>
          <w:rFonts w:ascii="Times New Roman" w:hAnsi="Times New Roman" w:cs="Times New Roman"/>
          <w:lang w:val="en-US"/>
        </w:rPr>
      </w:pPr>
      <w:r w:rsidRPr="00EB262D">
        <w:rPr>
          <w:rFonts w:ascii="Times New Roman" w:hAnsi="Times New Roman" w:cs="Times New Roman"/>
          <w:lang w:val="en-US"/>
        </w:rPr>
        <w:t>Participants</w:t>
      </w:r>
    </w:p>
    <w:p w14:paraId="64B8E6A3" w14:textId="32780F20"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0.81 for the Full and d = 0.56 for the F0 morphing condition) when we compared professional musicians and non-musicians.  </w:t>
      </w:r>
    </w:p>
    <w:p w14:paraId="11A0CE81" w14:textId="77777777"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form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50026D43"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data from 94 non-professional musicians (</w:t>
      </w:r>
      <w:r w:rsidRPr="00EB262D">
        <w:rPr>
          <w:rFonts w:ascii="Times New Roman" w:hAnsi="Times New Roman" w:cs="Times New Roman"/>
          <w:color w:val="C00000"/>
          <w:sz w:val="24"/>
          <w:szCs w:val="24"/>
          <w:lang w:val="en-US"/>
        </w:rPr>
        <w:t>further also referred to as amateurs</w:t>
      </w:r>
      <w:r w:rsidRPr="00EB262D">
        <w:rPr>
          <w:rFonts w:ascii="Times New Roman" w:hAnsi="Times New Roman" w:cs="Times New Roman"/>
          <w:sz w:val="24"/>
          <w:szCs w:val="24"/>
          <w:lang w:val="en-US"/>
        </w:rPr>
        <w:t>)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w:t>
      </w:r>
      <w:r w:rsidR="00A14781" w:rsidRPr="00EB262D">
        <w:rPr>
          <w:rFonts w:ascii="Times New Roman" w:hAnsi="Times New Roman" w:cs="Times New Roman"/>
          <w:sz w:val="24"/>
          <w:szCs w:val="24"/>
          <w:lang w:val="en-US"/>
        </w:rPr>
        <w:lastRenderedPageBreak/>
        <w:t>currently active in a choir or another singing group, but should not play an instrument actively and regularly (i.e., they must not currently be 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6E18A0BA" w14:textId="6C3FC2C4" w:rsidR="00A14781" w:rsidRPr="00EB262D"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w:t>
      </w:r>
      <w:proofErr w:type="gramStart"/>
      <w:r w:rsidRPr="00EB262D">
        <w:rPr>
          <w:rFonts w:ascii="Times New Roman" w:hAnsi="Times New Roman" w:cs="Times New Roman"/>
          <w:sz w:val="24"/>
          <w:szCs w:val="24"/>
          <w:lang w:val="en-US"/>
        </w:rPr>
        <w:t>2  had</w:t>
      </w:r>
      <w:proofErr w:type="gramEnd"/>
      <w:r w:rsidRPr="00EB262D">
        <w:rPr>
          <w:rFonts w:ascii="Times New Roman" w:hAnsi="Times New Roman" w:cs="Times New Roman"/>
          <w:sz w:val="24"/>
          <w:szCs w:val="24"/>
          <w:lang w:val="en-US"/>
        </w:rPr>
        <w:t xml:space="preserve"> &gt; 5 % trials of omission, N = 1 had technical issues during stimulus playback). Thus, data from 45 singers were analyzed (</w:t>
      </w:r>
      <w:r w:rsidRPr="0075381D">
        <w:rPr>
          <w:rFonts w:ascii="Times New Roman" w:hAnsi="Times New Roman" w:cs="Times New Roman"/>
          <w:color w:val="C00000"/>
          <w:sz w:val="24"/>
          <w:szCs w:val="24"/>
          <w:lang w:val="en-US"/>
        </w:rPr>
        <w:t xml:space="preserve">22 female, 22 </w:t>
      </w:r>
      <w:proofErr w:type="gramStart"/>
      <w:r w:rsidRPr="0075381D">
        <w:rPr>
          <w:rFonts w:ascii="Times New Roman" w:hAnsi="Times New Roman" w:cs="Times New Roman"/>
          <w:color w:val="C00000"/>
          <w:sz w:val="24"/>
          <w:szCs w:val="24"/>
          <w:lang w:val="en-US"/>
        </w:rPr>
        <w:t>male</w:t>
      </w:r>
      <w:proofErr w:type="gramEnd"/>
      <w:r w:rsidRPr="0075381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ged 18 to 53 years [M = 27.02, SD = 8.2]). Mean onset age of musical training was 8 years (SD = 3.08, 5 - 20 years). Twenty-two participants had over 10 years of training, ten between 6-9 years, four between 4-5 years and three between 2-3 years. Six participants had less than one year of training (</w:t>
      </w:r>
      <w:r w:rsidRPr="00EB262D">
        <w:rPr>
          <w:rFonts w:ascii="Times New Roman" w:hAnsi="Times New Roman" w:cs="Times New Roman"/>
          <w:color w:val="C00000"/>
          <w:sz w:val="24"/>
          <w:szCs w:val="24"/>
          <w:lang w:val="en-US"/>
        </w:rPr>
        <w:t xml:space="preserve">for more details see </w:t>
      </w:r>
      <w:proofErr w:type="spellStart"/>
      <w:r w:rsidR="00CC04CC"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58F9735F" w14:textId="7535480A" w:rsidR="00A14781" w:rsidRPr="00EB262D"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I).</w:t>
      </w:r>
      <w:r w:rsidRPr="00EB262D">
        <w:rPr>
          <w:rFonts w:ascii="Times New Roman" w:hAnsi="Times New Roman" w:cs="Times New Roman"/>
          <w:iCs/>
          <w:sz w:val="24"/>
          <w:szCs w:val="24"/>
          <w:lang w:val="en-US"/>
        </w:rPr>
        <w:t xml:space="preserve"> Thus, data from 43 instrumentalists entered analysis (</w:t>
      </w:r>
      <w:r w:rsidRPr="0075381D">
        <w:rPr>
          <w:rFonts w:ascii="Times New Roman" w:hAnsi="Times New Roman" w:cs="Times New Roman"/>
          <w:iCs/>
          <w:color w:val="C00000"/>
          <w:sz w:val="24"/>
          <w:szCs w:val="24"/>
          <w:lang w:val="en-US"/>
        </w:rPr>
        <w:t xml:space="preserve">24 female, 18 </w:t>
      </w:r>
      <w:proofErr w:type="gramStart"/>
      <w:r w:rsidRPr="0075381D">
        <w:rPr>
          <w:rFonts w:ascii="Times New Roman" w:hAnsi="Times New Roman" w:cs="Times New Roman"/>
          <w:iCs/>
          <w:color w:val="C00000"/>
          <w:sz w:val="24"/>
          <w:szCs w:val="24"/>
          <w:lang w:val="en-US"/>
        </w:rPr>
        <w:t>male</w:t>
      </w:r>
      <w:proofErr w:type="gramEnd"/>
      <w:r w:rsidRPr="00EB262D">
        <w:rPr>
          <w:rFonts w:ascii="Times New Roman" w:hAnsi="Times New Roman" w:cs="Times New Roman"/>
          <w:iCs/>
          <w:sz w:val="24"/>
          <w:szCs w:val="24"/>
          <w:lang w:val="en-US"/>
        </w:rPr>
        <w:t>, aged 18 to 54 years [M = 28.51, SD = 10.64]). Mean onset of musical training was 7 years (SD = 2.27, 4 - 14 years). Thirty-five participants had studied their instrument for over 10 years, one between 6-9 years and three between 1-2 years. Four participants had less than one year of training (</w:t>
      </w:r>
      <w:r w:rsidRPr="00EB262D">
        <w:rPr>
          <w:rFonts w:ascii="Times New Roman" w:hAnsi="Times New Roman" w:cs="Times New Roman"/>
          <w:iCs/>
          <w:color w:val="C00000"/>
          <w:sz w:val="24"/>
          <w:szCs w:val="24"/>
          <w:lang w:val="en-US"/>
        </w:rPr>
        <w:t xml:space="preserve">for more details see </w:t>
      </w:r>
      <w:proofErr w:type="spellStart"/>
      <w:r w:rsidR="00CC04CC"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sz w:val="24"/>
          <w:szCs w:val="24"/>
          <w:lang w:val="en-US"/>
        </w:rPr>
        <w:t>).</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p>
    <w:p w14:paraId="3A7D9F15" w14:textId="0F40CF4F"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the emotional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6D288CEA"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lastRenderedPageBreak/>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xml:space="preserve">, four female) with expressions of happiness, pleasure, fear, and sadness.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E0709" w:rsidRPr="00EB262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MS0wN1QxMDo0MjoxOC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MS0wN1QxMDo0MjoxOC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7E0709" w:rsidRPr="00EB262D">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9A57929"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commentRangeStart w:id="4"/>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commentRangeEnd w:id="4"/>
      <w:r w:rsidR="00552EE1" w:rsidRPr="00EB262D">
        <w:rPr>
          <w:rStyle w:val="Kommentarzeichen"/>
          <w:rFonts w:ascii="Times New Roman" w:hAnsi="Times New Roman" w:cs="Times New Roman"/>
          <w:sz w:val="24"/>
          <w:szCs w:val="24"/>
        </w:rPr>
        <w:commentReference w:id="4"/>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taken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Note that the timing was kept constant across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77777777" w:rsidR="00552EE1" w:rsidRPr="00EB262D" w:rsidRDefault="00552EE1" w:rsidP="00552EE1">
      <w:pPr>
        <w:spacing w:after="0" w:line="480" w:lineRule="auto"/>
        <w:ind w:firstLine="576"/>
        <w:rPr>
          <w:rFonts w:ascii="Times New Roman" w:hAnsi="Times New Roman" w:cs="Times New Roman"/>
          <w:sz w:val="24"/>
          <w:szCs w:val="24"/>
          <w:lang w:val="en-US"/>
        </w:rPr>
      </w:pPr>
      <w:bookmarkStart w:id="5" w:name="_Hlk94773441"/>
      <w:bookmarkEnd w:id="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Pr="00EB262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Pr="00EB262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Pr="00EB262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Pr="00EB262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For general information about voice morphing, refer to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Kawahara and Skuk</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2019)</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1158E00C" w:rsidR="00552EE1" w:rsidRPr="00EB262D" w:rsidRDefault="00552EE1" w:rsidP="00484889">
      <w:pPr>
        <w:spacing w:after="0" w:line="480" w:lineRule="auto"/>
        <w:rPr>
          <w:rFonts w:ascii="Times New Roman" w:hAnsi="Times New Roman" w:cs="Times New Roman"/>
          <w:bCs/>
          <w:i/>
          <w:iCs/>
          <w:color w:val="C00000"/>
          <w:sz w:val="24"/>
          <w:szCs w:val="24"/>
          <w:lang w:val="en-US"/>
        </w:rPr>
      </w:pPr>
      <w:r w:rsidRPr="00EB262D">
        <w:rPr>
          <w:rFonts w:ascii="Times New Roman" w:hAnsi="Times New Roman" w:cs="Times New Roman"/>
          <w:bCs/>
          <w:i/>
          <w:iCs/>
          <w:color w:val="C00000"/>
          <w:sz w:val="24"/>
          <w:szCs w:val="24"/>
          <w:lang w:val="en-US"/>
        </w:rPr>
        <w:t xml:space="preserve">Note. Figure reprinted from </w:t>
      </w:r>
      <w:sdt>
        <w:sdtPr>
          <w:rPr>
            <w:rFonts w:ascii="Times New Roman" w:hAnsi="Times New Roman" w:cs="Times New Roman"/>
            <w:bCs/>
            <w:i/>
            <w:iCs/>
            <w:color w:val="C00000"/>
            <w:sz w:val="24"/>
            <w:szCs w:val="24"/>
            <w:lang w:val="en-US"/>
          </w:rPr>
          <w:alias w:val="To edit, see citavi.com/edit"/>
          <w:tag w:val="CitaviPlaceholder#be5d47a9-2d80-49b5-ae74-71b6f33cc684"/>
          <w:id w:val="1924448285"/>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Pr="00EB262D">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EB262D">
            <w:rPr>
              <w:rFonts w:ascii="Times New Roman" w:hAnsi="Times New Roman" w:cs="Times New Roman"/>
              <w:bCs/>
              <w:i/>
              <w:iCs/>
              <w:color w:val="C00000"/>
              <w:sz w:val="24"/>
              <w:szCs w:val="24"/>
              <w:lang w:val="en-US"/>
            </w:rPr>
            <w:fldChar w:fldCharType="separate"/>
          </w:r>
          <w:r w:rsidRPr="00EB262D">
            <w:rPr>
              <w:rFonts w:ascii="Times New Roman" w:hAnsi="Times New Roman" w:cs="Times New Roman"/>
              <w:bCs/>
              <w:i/>
              <w:iCs/>
              <w:color w:val="C00000"/>
              <w:sz w:val="24"/>
              <w:szCs w:val="24"/>
              <w:lang w:val="en-US"/>
            </w:rPr>
            <w:t>Nussbaum et al.</w:t>
          </w:r>
          <w:r w:rsidRPr="00EB262D">
            <w:rPr>
              <w:rFonts w:ascii="Times New Roman" w:hAnsi="Times New Roman" w:cs="Times New Roman"/>
              <w:bCs/>
              <w:i/>
              <w:iCs/>
              <w:color w:val="C00000"/>
              <w:sz w:val="24"/>
              <w:szCs w:val="24"/>
              <w:lang w:val="en-US"/>
            </w:rPr>
            <w:fldChar w:fldCharType="end"/>
          </w:r>
        </w:sdtContent>
      </w:sdt>
      <w:r w:rsidRPr="00EB262D">
        <w:rPr>
          <w:rFonts w:ascii="Times New Roman" w:hAnsi="Times New Roman" w:cs="Times New Roman"/>
          <w:bCs/>
          <w:i/>
          <w:iCs/>
          <w:color w:val="C00000"/>
          <w:sz w:val="24"/>
          <w:szCs w:val="24"/>
          <w:lang w:val="en-US"/>
        </w:rPr>
        <w:t xml:space="preserve"> </w:t>
      </w:r>
      <w:sdt>
        <w:sdtPr>
          <w:rPr>
            <w:rFonts w:ascii="Times New Roman" w:hAnsi="Times New Roman" w:cs="Times New Roman"/>
            <w:bCs/>
            <w:i/>
            <w:iCs/>
            <w:color w:val="C00000"/>
            <w:sz w:val="24"/>
            <w:szCs w:val="24"/>
            <w:lang w:val="en-US"/>
          </w:rPr>
          <w:alias w:val="To edit, see citavi.com/edit"/>
          <w:tag w:val="CitaviPlaceholder#407f0b94-8327-4451-b0b4-0c52fb38b57b"/>
          <w:id w:val="-2127992607"/>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Pr="00EB262D">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EB262D">
            <w:rPr>
              <w:rFonts w:ascii="Times New Roman" w:hAnsi="Times New Roman" w:cs="Times New Roman"/>
              <w:bCs/>
              <w:i/>
              <w:iCs/>
              <w:color w:val="C00000"/>
              <w:sz w:val="24"/>
              <w:szCs w:val="24"/>
              <w:lang w:val="en-US"/>
            </w:rPr>
            <w:fldChar w:fldCharType="separate"/>
          </w:r>
          <w:r w:rsidRPr="00EB262D">
            <w:rPr>
              <w:rFonts w:ascii="Times New Roman" w:hAnsi="Times New Roman" w:cs="Times New Roman"/>
              <w:bCs/>
              <w:i/>
              <w:iCs/>
              <w:color w:val="C00000"/>
              <w:sz w:val="24"/>
              <w:szCs w:val="24"/>
              <w:lang w:val="en-US"/>
            </w:rPr>
            <w:t>(2024)</w:t>
          </w:r>
          <w:r w:rsidRPr="00EB262D">
            <w:rPr>
              <w:rFonts w:ascii="Times New Roman" w:hAnsi="Times New Roman" w:cs="Times New Roman"/>
              <w:bCs/>
              <w:i/>
              <w:iCs/>
              <w:color w:val="C00000"/>
              <w:sz w:val="24"/>
              <w:szCs w:val="24"/>
              <w:lang w:val="en-US"/>
            </w:rPr>
            <w:fldChar w:fldCharType="end"/>
          </w:r>
        </w:sdtContent>
      </w:sdt>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6" w:name="_Toc64538333"/>
      <w:bookmarkStart w:id="7" w:name="_Ref67901580"/>
      <w:r w:rsidRPr="00EB262D">
        <w:rPr>
          <w:rFonts w:ascii="Times New Roman" w:hAnsi="Times New Roman" w:cs="Times New Roman"/>
          <w:lang w:val="en-US"/>
        </w:rPr>
        <w:t xml:space="preserve">Design </w:t>
      </w:r>
      <w:bookmarkEnd w:id="6"/>
      <w:bookmarkEnd w:id="7"/>
    </w:p>
    <w:p w14:paraId="288D7CAA" w14:textId="28FBBEF0"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xLTA3VDA5OjUxOjI4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MS0wN1QwOTo1MToyOC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w:t>
          </w:r>
          <w:proofErr w:type="spellStart"/>
          <w:r w:rsidR="007E0709" w:rsidRPr="00EB262D">
            <w:rPr>
              <w:rFonts w:ascii="Times New Roman" w:hAnsi="Times New Roman" w:cs="Times New Roman"/>
              <w:sz w:val="24"/>
              <w:szCs w:val="24"/>
              <w:lang w:val="en-US"/>
            </w:rPr>
            <w:t>Stoet</w:t>
          </w:r>
          <w:proofErr w:type="spellEnd"/>
          <w:r w:rsidR="007E0709" w:rsidRPr="00EB262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1B98D3B2"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 xml:space="preserve">Mean duration of the whole online study was about </w:t>
      </w:r>
      <w:commentRangeStart w:id="8"/>
      <w:r w:rsidR="00BA3F76" w:rsidRPr="00EB262D">
        <w:rPr>
          <w:rFonts w:ascii="Times New Roman" w:hAnsi="Times New Roman" w:cs="Times New Roman"/>
          <w:sz w:val="24"/>
          <w:szCs w:val="24"/>
          <w:lang w:val="en-US"/>
        </w:rPr>
        <w:t xml:space="preserve">75 </w:t>
      </w:r>
      <w:commentRangeEnd w:id="8"/>
      <w:r w:rsidR="00D412F4" w:rsidRPr="00EB262D">
        <w:rPr>
          <w:rStyle w:val="Kommentarzeichen"/>
          <w:rFonts w:ascii="Times New Roman" w:hAnsi="Times New Roman" w:cs="Times New Roman"/>
          <w:sz w:val="24"/>
          <w:szCs w:val="24"/>
        </w:rPr>
        <w:commentReference w:id="8"/>
      </w:r>
      <w:r w:rsidR="00BA3F76" w:rsidRPr="00EB262D">
        <w:rPr>
          <w:rFonts w:ascii="Times New Roman" w:hAnsi="Times New Roman" w:cs="Times New Roman"/>
          <w:sz w:val="24"/>
          <w:szCs w:val="24"/>
          <w:lang w:val="en-US"/>
        </w:rPr>
        <w:t>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605F8265"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EB262D">
        <w:rPr>
          <w:rFonts w:ascii="Times New Roman" w:hAnsi="Times New Roman" w:cs="Times New Roman"/>
          <w:color w:val="C00000"/>
          <w:sz w:val="24"/>
          <w:szCs w:val="24"/>
          <w:lang w:val="en-US"/>
        </w:rPr>
        <w:t xml:space="preserve">see Tables on OSF </w:t>
      </w:r>
      <w:proofErr w:type="spellStart"/>
      <w:r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r w:rsidR="00484889" w:rsidRPr="00EB262D">
        <w:rPr>
          <w:rFonts w:ascii="Times New Roman" w:hAnsi="Times New Roman" w:cs="Times New Roman"/>
          <w:sz w:val="24"/>
          <w:szCs w:val="24"/>
          <w:lang w:val="en-US"/>
        </w:rPr>
        <w:t>. 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5F834118" w:rsidR="00484889" w:rsidRPr="00EB262D" w:rsidRDefault="00EC7FCC" w:rsidP="00484889">
      <w:pPr>
        <w:spacing w:line="480" w:lineRule="auto"/>
        <w:rPr>
          <w:rFonts w:ascii="Times New Roman" w:hAnsi="Times New Roman" w:cs="Times New Roman"/>
          <w:color w:val="000000" w:themeColor="text1"/>
          <w:sz w:val="24"/>
          <w:szCs w:val="24"/>
          <w:lang w:val="en-US"/>
        </w:rPr>
      </w:pPr>
      <w:commentRangeStart w:id="9"/>
      <w:r w:rsidRPr="00EB262D">
        <w:rPr>
          <w:rFonts w:ascii="Times New Roman" w:hAnsi="Times New Roman" w:cs="Times New Roman"/>
          <w:color w:val="000000" w:themeColor="text1"/>
          <w:sz w:val="24"/>
          <w:szCs w:val="24"/>
          <w:lang w:val="en-US"/>
        </w:rPr>
        <w:t>Preceding</w:t>
      </w:r>
      <w:r w:rsidR="001E5E17" w:rsidRPr="00EB262D">
        <w:rPr>
          <w:rFonts w:ascii="Times New Roman" w:hAnsi="Times New Roman" w:cs="Times New Roman"/>
          <w:color w:val="000000" w:themeColor="text1"/>
          <w:sz w:val="24"/>
          <w:szCs w:val="24"/>
          <w:lang w:val="en-US"/>
        </w:rPr>
        <w:t xml:space="preserve"> the</w:t>
      </w:r>
      <w:r w:rsidR="00484889" w:rsidRPr="00EB262D">
        <w:rPr>
          <w:rFonts w:ascii="Times New Roman" w:hAnsi="Times New Roman" w:cs="Times New Roman"/>
          <w:color w:val="000000" w:themeColor="text1"/>
          <w:sz w:val="24"/>
          <w:szCs w:val="24"/>
          <w:lang w:val="en-US"/>
        </w:rPr>
        <w:t xml:space="preserve"> experiment, participants completed eight practice trials with stimuli not used </w:t>
      </w:r>
      <w:r w:rsidR="00484889" w:rsidRPr="00EB262D">
        <w:rPr>
          <w:rFonts w:ascii="Times New Roman" w:eastAsia="Calibri" w:hAnsi="Times New Roman" w:cs="Times New Roman"/>
          <w:color w:val="000000" w:themeColor="text1"/>
          <w:sz w:val="24"/>
          <w:szCs w:val="24"/>
          <w:lang w:val="en-US"/>
        </w:rPr>
        <w:t>during</w:t>
      </w:r>
      <w:r w:rsidR="00484889" w:rsidRPr="00EB262D">
        <w:rPr>
          <w:rFonts w:ascii="Times New Roman" w:hAnsi="Times New Roman" w:cs="Times New Roman"/>
          <w:color w:val="000000" w:themeColor="text1"/>
          <w:sz w:val="24"/>
          <w:szCs w:val="24"/>
          <w:lang w:val="en-US"/>
        </w:rPr>
        <w:t xml:space="preserve"> the actual task. Subsequently, all 312 experimental stimuli were presented once in randomized order </w:t>
      </w:r>
      <w:r w:rsidR="00484889" w:rsidRPr="00EB262D">
        <w:rPr>
          <w:rFonts w:ascii="Times New Roman" w:eastAsia="Calibri" w:hAnsi="Times New Roman" w:cs="Times New Roman"/>
          <w:color w:val="000000" w:themeColor="text1"/>
          <w:sz w:val="24"/>
          <w:szCs w:val="24"/>
          <w:lang w:val="en-US"/>
        </w:rPr>
        <w:t>across</w:t>
      </w:r>
      <w:r w:rsidR="00484889" w:rsidRPr="00EB262D">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9"/>
      <w:r w:rsidRPr="00EB262D">
        <w:rPr>
          <w:rStyle w:val="Kommentarzeichen"/>
          <w:rFonts w:ascii="Times New Roman" w:hAnsi="Times New Roman" w:cs="Times New Roman"/>
          <w:sz w:val="24"/>
          <w:szCs w:val="24"/>
        </w:rPr>
        <w:commentReference w:id="9"/>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F1EAF98"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EtMDdUMDk6NTE6Mjg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EtMDdUMDk6NTE6Mjg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Duration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5B295026"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MS0wN1QwOTo1MToyOC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MS0wN1QwOTo1MToyOC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MS0wN1QwOTo1MToyOC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EtMDdUMDk6NTE6Mjg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r w:rsidRPr="00EB262D">
        <w:rPr>
          <w:rFonts w:ascii="Times New Roman" w:hAnsi="Times New Roman" w:cs="Times New Roman"/>
          <w:lang w:val="en-US"/>
        </w:rPr>
        <w:t>Data analysis</w:t>
      </w:r>
    </w:p>
    <w:p w14:paraId="35DE825A" w14:textId="343B8D9D" w:rsidR="00552EE1" w:rsidRPr="00EB262D" w:rsidRDefault="00552EE1" w:rsidP="00552EE1">
      <w:pPr>
        <w:rPr>
          <w:rFonts w:ascii="Times New Roman" w:hAnsi="Times New Roman" w:cs="Times New Roman"/>
          <w:sz w:val="24"/>
          <w:szCs w:val="24"/>
          <w:lang w:val="en-US"/>
        </w:rPr>
      </w:pPr>
    </w:p>
    <w:p w14:paraId="2601C118" w14:textId="695ED7DD"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d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Pr="00EB262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MS0wN1QwOTo1MToyOC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Pr="00EB262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59EA7C6"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984D4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nh1anVpZmZobjVzMnRwbTczazVsbG40OHhrMWoxMHA0YmM3c2wybyIsIkNyZWF0ZWRPbiI6IjIwMjUtMDEtMDhUMTE6MDA6MThaIiwiTW9kaWZpZWRCeSI6Inh1anVpZmZobjVzMnRwbTczazVsbG40OHhrMWoxMHA0YmM3c2wybyIsIklkIjoiNTk3NDA5NmQtYjE0Yi00ZTExLWE1MDMtNTlmYjZhNzJmZWFmIiwiTW9kaWZpZWRPbiI6IjIwMjUtMDEtMDhUMTE6MDA6MThaIiwiUHJvamVjdCI6eyIkcmVmIjoiOCJ9fV0sIkJpYlRlWEtleSI6IlBldGVyUm9zZW5mZWxkXzIwMjEiLCJDaXRhdGlvbktleVVwZGF0ZVR5cGUiOjAsIkNvbGxhYm9yYXRvcnMiOltdLCJEYXRlMiI6IjE4LjAxLjIwMjEiLCJEb2kiOiIxMC4xMDA3L3MxMDQ4NC0wMjAtMDk1MDIte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OFQxMTowMDoxOFoiLCJNb2RpZmllZEJ5IjoieHVqdWlmZmhuNXMydHBtNzNrNWxsbjQ4eGsxajEwcDRiYzdzbDJvIiwiSWQiOiI4ZjU0MDVlZS04NmFiLTQ0MTAtOTZmNi0yMzQwMTE4MTg4YjUiLCJNb2RpZmllZE9uIjoiMjAyNS0wMS0wOFQxMTowMDoxOF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DQ4NC0wMjAtMDk1MDIteSIsIlVyaVN0cmluZyI6Imh0dHBzOi8vZG9pLm9yZy8xMC4xMDA3L3MxMDQ4NC0wMjAtMDk1MDIt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4VDExOjAwOjE4WiIsIk1vZGlmaWVkQnkiOiJ4dWp1aWZmaG41czJ0cG03M2s1bGxuNDh4azFqMTBwNGJjN3NsMm8iLCJJZCI6Ijg1YmY4Yzg5LWI5ZTYtNDBkOS04OGRmLWZjZWM4ZGYwMmU5OCIsIk1vZGlmaWVkT24iOiIyMDI1LTAxLTA4VDExOjAwOjE4WiIsIlByb2plY3QiOnsiJHJlZiI6IjgifX1dLCJOb3RlcyI6IkVkaXRvcmlhbCI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nh1anVpZmZobjVzMnRwbTczazVsbG40OHhrMWoxMHA0YmM3c2wybyIsIkNyZWF0ZWRPbiI6IjIwMjUtMDEtMDhUMTE6MDA6MThaIiwiTW9kaWZpZWRCeSI6Inh1anVpZmZobjVzMnRwbTczazVsbG40OHhrMWoxMHA0YmM3c2wybyIsIklkIjoiNmZmZjRmZDItYjYyZS00NjQ1LWEyZjMtYWU1NTA0ZjM1YTk1IiwiTW9kaWZpZWRPbiI6IjIwMjUtMDEtMDhUMTE6MDA6MTha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4dWp1aWZmaG41czJ0cG03M2s1bGxuNDh4azFqMTBwNGJjN3NsMm8iLCJDcmVhdGVkT24iOiIyMDI1LTAxLTA4VDExOjAwOjE4WiIsIk1vZGlmaWVkQnkiOiJfQ2hyaXN0aW5lIE51c3NiYXVtIiwiSWQiOiI5YjBmMTdiMC00YTAwLTRhMDUtYjMxZS1jMTI3NzViNjBlYTIiLCJNb2RpZmllZE9uIjoiMjAyNS0wMS0wOFQxMjowMTox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84D46">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BF =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565D5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MS0wOFQxMTo1MDoxNC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65D5C">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565D5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E6NTA6MTQ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65D5C">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w:t>
      </w:r>
      <w:commentRangeStart w:id="10"/>
      <w:r w:rsidR="00A31032">
        <w:rPr>
          <w:rFonts w:ascii="Times New Roman" w:hAnsi="Times New Roman" w:cs="Times New Roman"/>
          <w:sz w:val="24"/>
          <w:szCs w:val="24"/>
          <w:lang w:val="en-US"/>
        </w:rPr>
        <w:t>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w:t>
      </w:r>
      <w:commentRangeEnd w:id="10"/>
      <w:r w:rsidR="004950A9">
        <w:rPr>
          <w:rStyle w:val="Kommentarzeichen"/>
        </w:rPr>
        <w:commentReference w:id="10"/>
      </w:r>
      <w:r w:rsidR="00A31032">
        <w:rPr>
          <w:rFonts w:ascii="Times New Roman" w:hAnsi="Times New Roman" w:cs="Times New Roman"/>
          <w:sz w:val="24"/>
          <w:szCs w:val="24"/>
          <w:lang w:val="en-US"/>
        </w:rPr>
        <w:t xml:space="preserve">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is as respective evidence for the null hypothesis. </w:t>
      </w:r>
    </w:p>
    <w:p w14:paraId="544D2FD0" w14:textId="7FD8AEBE"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ransparency and openness</w:t>
      </w:r>
    </w:p>
    <w:p w14:paraId="3AC87A19" w14:textId="49041B68"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2"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11"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11"/>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by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Results</w:t>
      </w:r>
    </w:p>
    <w:p w14:paraId="3EE30793" w14:textId="4BD1D8BB" w:rsidR="00484889" w:rsidRPr="00EB262D" w:rsidRDefault="00484889" w:rsidP="00BB26FB">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p>
    <w:p w14:paraId="08A61450" w14:textId="21D57667"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Pr="00EB262D">
        <w:rPr>
          <w:rStyle w:val="Hervorhebung"/>
          <w:rFonts w:ascii="Times New Roman" w:hAnsi="Times New Roman" w:cs="Times New Roman"/>
          <w:sz w:val="24"/>
          <w:szCs w:val="24"/>
          <w:lang w:val="en-US"/>
        </w:rPr>
        <w:t>X</w:t>
      </w:r>
      <w:r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2, N = 88) = 1.06, p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Table </w:t>
      </w:r>
      <w:proofErr w:type="spellStart"/>
      <w:r w:rsidR="002765C5"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 xml:space="preserve">). Further, the groups did not differ in age or positive and negative affect 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w:t>
      </w:r>
      <w:r w:rsidRPr="00EB262D">
        <w:rPr>
          <w:rFonts w:ascii="Times New Roman" w:hAnsi="Times New Roman" w:cs="Times New Roman"/>
          <w:sz w:val="24"/>
          <w:szCs w:val="24"/>
          <w:lang w:val="en-US"/>
        </w:rPr>
        <w:lastRenderedPageBreak/>
        <w:t>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commentRangeStart w:id="12"/>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commentRangeEnd w:id="12"/>
      <w:r w:rsidR="00B857D2" w:rsidRPr="00EB262D">
        <w:rPr>
          <w:rStyle w:val="Kommentarzeichen"/>
          <w:rFonts w:ascii="Times New Roman" w:hAnsi="Times New Roman" w:cs="Times New Roman"/>
          <w:i w:val="0"/>
          <w:iCs w:val="0"/>
          <w:color w:val="auto"/>
          <w:sz w:val="24"/>
          <w:szCs w:val="24"/>
        </w:rPr>
        <w:commentReference w:id="12"/>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7684A50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77331A8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7B7A567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2D1A5A5C"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commentRangeStart w:id="13"/>
            <w:r w:rsidRPr="00EB262D">
              <w:rPr>
                <w:rFonts w:ascii="Times New Roman" w:hAnsi="Times New Roman" w:cs="Times New Roman"/>
                <w:b/>
              </w:rPr>
              <w:t>4.39 (1.14)</w:t>
            </w:r>
            <w:commentRangeEnd w:id="13"/>
            <w:r w:rsidR="000F6662">
              <w:rPr>
                <w:rStyle w:val="Kommentarzeichen"/>
              </w:rPr>
              <w:commentReference w:id="13"/>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0ED205A5"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MS0wN1QwOTo1MToyOC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EtMDdUMDk6NTE6Mjg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xLTA3VDA5OjUxOjI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7E0709" w:rsidRPr="00EB262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EtMDdUMDk6NTE6Mjg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7E0709" w:rsidRPr="00EB262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7E0709" w:rsidRPr="00EB262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7E0709" w:rsidRPr="00EB262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xLTA3VDA5OjUxOjI4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7E0709" w:rsidRPr="00EB262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t>Emotion classification performance</w:t>
      </w:r>
    </w:p>
    <w:p w14:paraId="69B28D68" w14:textId="15492F2A"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Table 1</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B8607B8"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Figure 2</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3EC6F04C"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1</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709DBF5E">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0CD6D87B"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2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xml:space="preserve">= 0.62 ± 0.02)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to </w:t>
      </w:r>
      <w:r w:rsidRPr="00EB262D">
        <w:rPr>
          <w:rFonts w:ascii="Times New Roman" w:hAnsi="Times New Roman" w:cs="Times New Roman"/>
          <w:color w:val="C00000"/>
          <w:sz w:val="24"/>
          <w:szCs w:val="24"/>
          <w:lang w:val="en-US"/>
        </w:rPr>
        <w:t>OSF</w:t>
      </w:r>
      <w:r w:rsidRPr="00EB262D">
        <w:rPr>
          <w:rFonts w:ascii="Times New Roman" w:hAnsi="Times New Roman" w:cs="Times New Roman"/>
          <w:sz w:val="24"/>
          <w:szCs w:val="24"/>
          <w:lang w:val="en-US"/>
        </w:rPr>
        <w:t xml:space="preserve">). </w:t>
      </w:r>
    </w:p>
    <w:p w14:paraId="2284E332" w14:textId="7633BBD1"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 xml:space="preserve">for each emotion separately. </w:t>
      </w:r>
      <w:r w:rsidRPr="00EB262D">
        <w:rPr>
          <w:rFonts w:ascii="Times New Roman" w:hAnsi="Times New Roman" w:cs="Times New Roman"/>
          <w:sz w:val="24"/>
          <w:szCs w:val="24"/>
          <w:lang w:val="en-US"/>
        </w:rPr>
        <w:lastRenderedPageBreak/>
        <w:t>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r w:rsidR="00DC0497" w:rsidRPr="00EB262D">
        <w:rPr>
          <w:rFonts w:ascii="Times New Roman" w:hAnsi="Times New Roman" w:cs="Times New Roman"/>
          <w:sz w:val="24"/>
          <w:szCs w:val="24"/>
          <w:vertAlign w:val="subscript"/>
          <w:lang w:val="en-US"/>
        </w:rPr>
        <w:t>corrected</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xml:space="preserve">, except for Fear vs. Sadness (|t(87)| = 1.13, </w:t>
      </w:r>
      <w:proofErr w:type="spellStart"/>
      <w:r w:rsidR="00BB1706" w:rsidRPr="00EB262D">
        <w:rPr>
          <w:rFonts w:ascii="Times New Roman" w:hAnsi="Times New Roman" w:cs="Times New Roman"/>
          <w:sz w:val="24"/>
          <w:szCs w:val="24"/>
          <w:lang w:val="en-US"/>
        </w:rPr>
        <w:t>p</w:t>
      </w:r>
      <w:r w:rsidR="00BB1706" w:rsidRPr="00EB262D">
        <w:rPr>
          <w:rFonts w:ascii="Times New Roman" w:hAnsi="Times New Roman" w:cs="Times New Roman"/>
          <w:sz w:val="24"/>
          <w:szCs w:val="24"/>
          <w:vertAlign w:val="subscript"/>
          <w:lang w:val="en-US"/>
        </w:rPr>
        <w:t>corrected</w:t>
      </w:r>
      <w:proofErr w:type="spellEnd"/>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p>
    <w:p w14:paraId="0A935AA6" w14:textId="5EFFB654" w:rsidR="00484889" w:rsidRPr="00EB262D" w:rsidRDefault="002E0186" w:rsidP="00BB1706">
      <w:pPr>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644DCE00" w14:textId="77777777" w:rsidR="00484889" w:rsidRPr="00EB262D" w:rsidRDefault="00484889" w:rsidP="00484889">
      <w:pPr>
        <w:tabs>
          <w:tab w:val="left" w:pos="900"/>
        </w:tabs>
        <w:rPr>
          <w:rFonts w:ascii="Times New Roman" w:hAnsi="Times New Roman" w:cs="Times New Roman"/>
          <w:sz w:val="24"/>
          <w:szCs w:val="24"/>
          <w:lang w:val="en-US"/>
        </w:rPr>
      </w:pP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14" w:name="_Hlk107930857"/>
      <w:bookmarkEnd w:id="14"/>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Pr="00EB262D"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15" w:name="_Hlk107930892"/>
      <w:bookmarkEnd w:id="15"/>
    </w:p>
    <w:p w14:paraId="298BDF72" w14:textId="4AF94EF1" w:rsidR="002B035F" w:rsidRPr="00EB262D" w:rsidRDefault="002B035F" w:rsidP="00D60F72">
      <w:pPr>
        <w:spacing w:line="480" w:lineRule="auto"/>
        <w:rPr>
          <w:rFonts w:ascii="Times New Roman" w:hAnsi="Times New Roman" w:cs="Times New Roman"/>
          <w:iCs/>
          <w:color w:val="C00000"/>
          <w:sz w:val="24"/>
          <w:szCs w:val="24"/>
          <w:lang w:val="en-US"/>
        </w:rPr>
      </w:pPr>
      <w:proofErr w:type="spellStart"/>
      <w:r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color w:val="C00000"/>
          <w:sz w:val="24"/>
          <w:szCs w:val="24"/>
          <w:lang w:val="en-US"/>
        </w:rPr>
        <w:t>: additional analyses like confusion data or classification of averages on OSF</w:t>
      </w:r>
    </w:p>
    <w:p w14:paraId="43C4E7CE" w14:textId="057612E1" w:rsidR="005A0105" w:rsidRPr="00EB262D" w:rsidRDefault="005A0105" w:rsidP="005A0105">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 Comparison of professionals, amateurs and non-musicians</w:t>
      </w:r>
    </w:p>
    <w:p w14:paraId="264BC4AD" w14:textId="14C05996" w:rsidR="005A0105" w:rsidRPr="00EB262D" w:rsidRDefault="005A0105"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Pr="00EB262D" w:rsidRDefault="002B035F" w:rsidP="00D60F72">
      <w:pPr>
        <w:spacing w:line="480" w:lineRule="auto"/>
        <w:rPr>
          <w:rFonts w:ascii="Times New Roman" w:hAnsi="Times New Roman" w:cs="Times New Roman"/>
          <w:color w:val="C00000"/>
          <w:sz w:val="24"/>
          <w:szCs w:val="24"/>
          <w:lang w:val="en-US"/>
        </w:rPr>
      </w:pP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Discussion</w:t>
      </w:r>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2342BA8D" w:rsidR="00484889" w:rsidRPr="00EB262D" w:rsidRDefault="00E2647A" w:rsidP="00D60F72">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56F26F37"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0157AD86" w14:textId="15BCD140" w:rsidR="00484889" w:rsidRPr="00EB262D" w:rsidRDefault="00E2647A" w:rsidP="00D60F72">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5C55C6F9"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16" w:name="_Hlk116307919"/>
      <w:r w:rsidRPr="00EB262D">
        <w:rPr>
          <w:rFonts w:ascii="Times New Roman" w:hAnsi="Times New Roman" w:cs="Times New Roman"/>
          <w:sz w:val="24"/>
          <w:szCs w:val="24"/>
          <w:lang w:val="en-US"/>
        </w:rPr>
        <w:t>Constraints on generality and future directions</w:t>
      </w:r>
    </w:p>
    <w:bookmarkEnd w:id="16"/>
    <w:p w14:paraId="757A2286" w14:textId="4E0F923C" w:rsidR="00D368BB" w:rsidRPr="00EB262D"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7" w:name="_Toc51659723"/>
      <w:r w:rsidRPr="00EB262D">
        <w:rPr>
          <w:rFonts w:ascii="Times New Roman" w:hAnsi="Times New Roman" w:cs="Times New Roman"/>
          <w:sz w:val="24"/>
          <w:szCs w:val="24"/>
          <w:lang w:val="en-US"/>
        </w:rPr>
        <w:t>Conflicts of Interests</w:t>
      </w:r>
      <w:bookmarkEnd w:id="17"/>
      <w:r w:rsidRPr="00EB262D">
        <w:rPr>
          <w:rFonts w:ascii="Times New Roman" w:hAnsi="Times New Roman" w:cs="Times New Roman"/>
          <w:sz w:val="24"/>
          <w:szCs w:val="24"/>
          <w:lang w:val="en-US"/>
        </w:rPr>
        <w:t xml:space="preserve"> and Funding</w:t>
      </w:r>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redit Author Statement</w:t>
      </w:r>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upplementary material</w:t>
      </w:r>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07809609" w14:textId="77777777" w:rsidR="00984D46" w:rsidRDefault="00484889" w:rsidP="00984D46">
          <w:pPr>
            <w:pStyle w:val="CitaviBibliographyHeading"/>
            <w:rPr>
              <w:lang w:val="en-US"/>
            </w:rPr>
          </w:pPr>
          <w:r w:rsidRPr="00EB262D">
            <w:rPr>
              <w:lang w:val="en-US"/>
            </w:rPr>
            <w:fldChar w:fldCharType="begin"/>
          </w:r>
          <w:r w:rsidRPr="00EB262D">
            <w:rPr>
              <w:lang w:val="en-US"/>
            </w:rPr>
            <w:instrText>ADDIN CitaviBibliography</w:instrText>
          </w:r>
          <w:r w:rsidRPr="00EB262D">
            <w:rPr>
              <w:lang w:val="en-US"/>
            </w:rPr>
            <w:fldChar w:fldCharType="separate"/>
          </w:r>
          <w:r w:rsidR="00984D46">
            <w:rPr>
              <w:lang w:val="en-US"/>
            </w:rPr>
            <w:t>References</w:t>
          </w:r>
        </w:p>
        <w:p w14:paraId="2068E24C" w14:textId="77777777" w:rsidR="00984D46" w:rsidRDefault="00984D46" w:rsidP="00984D46">
          <w:pPr>
            <w:pStyle w:val="CitaviBibliographyEntry"/>
            <w:rPr>
              <w:lang w:val="en-US"/>
            </w:rPr>
          </w:pPr>
          <w:bookmarkStart w:id="18"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18"/>
          <w:r>
            <w:rPr>
              <w:lang w:val="en-US"/>
            </w:rPr>
            <w:t xml:space="preserve"> </w:t>
          </w:r>
          <w:r w:rsidRPr="00984D46">
            <w:rPr>
              <w:i/>
              <w:lang w:val="en-US"/>
            </w:rPr>
            <w:t>Journal of Autism and Developmental Disorders</w:t>
          </w:r>
          <w:r w:rsidRPr="00984D46">
            <w:rPr>
              <w:lang w:val="en-US"/>
            </w:rPr>
            <w:t xml:space="preserve">, </w:t>
          </w:r>
          <w:r w:rsidRPr="00984D46">
            <w:rPr>
              <w:i/>
              <w:lang w:val="en-US"/>
            </w:rPr>
            <w:t>31</w:t>
          </w:r>
          <w:r w:rsidRPr="00984D46">
            <w:rPr>
              <w:lang w:val="en-US"/>
            </w:rPr>
            <w:t>(1), 5–17.</w:t>
          </w:r>
        </w:p>
        <w:p w14:paraId="42F063FC" w14:textId="77777777" w:rsidR="00984D46" w:rsidRDefault="00984D46" w:rsidP="00984D46">
          <w:pPr>
            <w:pStyle w:val="CitaviBibliographyEntry"/>
            <w:rPr>
              <w:lang w:val="en-US"/>
            </w:rPr>
          </w:pPr>
          <w:bookmarkStart w:id="19" w:name="_CTVL0010fe75e7feb104adbb18573148cd9308a"/>
          <w:r>
            <w:rPr>
              <w:lang w:val="en-US"/>
            </w:rPr>
            <w:t>Benjamini, Y., &amp; Hochberg, Y. (1995). Controlling the False Discovery Rate: A Practical and Powerful Approach to Multiple Testing.</w:t>
          </w:r>
          <w:bookmarkEnd w:id="19"/>
          <w:r>
            <w:rPr>
              <w:lang w:val="en-US"/>
            </w:rPr>
            <w:t xml:space="preserve"> </w:t>
          </w:r>
          <w:r w:rsidRPr="00984D46">
            <w:rPr>
              <w:i/>
              <w:lang w:val="en-US"/>
            </w:rPr>
            <w:t>Journal of the Royal Statistical Society: Series B (Methodological)</w:t>
          </w:r>
          <w:r w:rsidRPr="00984D46">
            <w:rPr>
              <w:lang w:val="en-US"/>
            </w:rPr>
            <w:t xml:space="preserve">, </w:t>
          </w:r>
          <w:r w:rsidRPr="00984D46">
            <w:rPr>
              <w:i/>
              <w:lang w:val="en-US"/>
            </w:rPr>
            <w:t>57</w:t>
          </w:r>
          <w:r w:rsidRPr="00984D46">
            <w:rPr>
              <w:lang w:val="en-US"/>
            </w:rPr>
            <w:t>(1), 289–300. https://doi.org/10.1111/j.2517-6161.1995.tb02031.x</w:t>
          </w:r>
        </w:p>
        <w:p w14:paraId="56F1964A" w14:textId="77777777" w:rsidR="00984D46" w:rsidRDefault="00984D46" w:rsidP="00984D46">
          <w:pPr>
            <w:pStyle w:val="CitaviBibliographyEntry"/>
            <w:rPr>
              <w:lang w:val="en-US"/>
            </w:rPr>
          </w:pPr>
          <w:bookmarkStart w:id="20" w:name="_CTVL0019225d7a8cba149508953a25c45f72589"/>
          <w:r>
            <w:rPr>
              <w:lang w:val="en-US"/>
            </w:rPr>
            <w:t>Breyer, B., &amp; Bluemke, M. (2016).</w:t>
          </w:r>
          <w:bookmarkEnd w:id="20"/>
          <w:r>
            <w:rPr>
              <w:lang w:val="en-US"/>
            </w:rPr>
            <w:t xml:space="preserve"> </w:t>
          </w:r>
          <w:r w:rsidRPr="00984D46">
            <w:rPr>
              <w:i/>
              <w:lang w:val="en-US"/>
            </w:rPr>
            <w:t xml:space="preserve">Deutsche Version der Positive and Negative Affect Schedule PANAS (GESIS Panel). </w:t>
          </w:r>
          <w:r w:rsidRPr="00984D46">
            <w:rPr>
              <w:lang w:val="en-US"/>
            </w:rPr>
            <w:t>https://doi.org/10.6102/zis242</w:t>
          </w:r>
        </w:p>
        <w:p w14:paraId="17027AE7" w14:textId="77777777" w:rsidR="00984D46" w:rsidRPr="00984D46" w:rsidRDefault="00984D46" w:rsidP="00984D46">
          <w:pPr>
            <w:pStyle w:val="CitaviBibliographyEntry"/>
          </w:pPr>
          <w:bookmarkStart w:id="21" w:name="_CTVL00111a838218dd3406bbfdf594513d70ba0"/>
          <w:r>
            <w:rPr>
              <w:lang w:val="en-US"/>
            </w:rPr>
            <w:t xml:space="preserve">Freitag, C. M., Retz-Junginger, P., Retz, W., Seitz, C., Palmason, H., Meyer, J., Rösler, M., &amp; Gontard, A. von (2007). </w:t>
          </w:r>
          <w:r w:rsidRPr="00984D46">
            <w:t>Evaluation der deutschen Version des Autismus-Spektrum-Quotienten (AQ) - die Kurzversion AQ-k.</w:t>
          </w:r>
          <w:bookmarkEnd w:id="21"/>
          <w:r w:rsidRPr="00984D46">
            <w:t xml:space="preserve"> </w:t>
          </w:r>
          <w:r w:rsidRPr="00984D46">
            <w:rPr>
              <w:i/>
            </w:rPr>
            <w:t>Zeitschrift Für Klinische Psychologie Und Psychotherapie</w:t>
          </w:r>
          <w:r w:rsidRPr="00984D46">
            <w:t xml:space="preserve">, </w:t>
          </w:r>
          <w:r w:rsidRPr="00984D46">
            <w:rPr>
              <w:i/>
            </w:rPr>
            <w:t>36</w:t>
          </w:r>
          <w:r w:rsidRPr="00984D46">
            <w:t>(4), 280–289. https://doi.org/10.1026/1616-3443.36.4.280</w:t>
          </w:r>
        </w:p>
        <w:p w14:paraId="5D4ED17B" w14:textId="77777777" w:rsidR="00984D46" w:rsidRDefault="00984D46" w:rsidP="00984D46">
          <w:pPr>
            <w:pStyle w:val="CitaviBibliographyEntry"/>
            <w:rPr>
              <w:lang w:val="en-US"/>
            </w:rPr>
          </w:pPr>
          <w:bookmarkStart w:id="22" w:name="_CTVL001e7710f1db3c64ee19d4220fbbe882994"/>
          <w:r w:rsidRPr="00984D46">
            <w:t xml:space="preserve">Hoekstra, R. A., Bartels, M., Cath, D. C., &amp; Boomsma, D. I. (2008). </w:t>
          </w:r>
          <w:r>
            <w:rPr>
              <w:lang w:val="en-US"/>
            </w:rPr>
            <w:t>Factor structure, reliability and criterion validity of the Autism-Spectrum Quotient (AQ): a study in Dutch population and patient groups.</w:t>
          </w:r>
          <w:bookmarkEnd w:id="22"/>
          <w:r>
            <w:rPr>
              <w:lang w:val="en-US"/>
            </w:rPr>
            <w:t xml:space="preserve"> </w:t>
          </w:r>
          <w:r w:rsidRPr="00984D46">
            <w:rPr>
              <w:i/>
              <w:lang w:val="en-US"/>
            </w:rPr>
            <w:t>J Autism Dev Disord</w:t>
          </w:r>
          <w:r w:rsidRPr="00984D46">
            <w:rPr>
              <w:lang w:val="en-US"/>
            </w:rPr>
            <w:t xml:space="preserve">, </w:t>
          </w:r>
          <w:r w:rsidRPr="00984D46">
            <w:rPr>
              <w:i/>
              <w:lang w:val="en-US"/>
            </w:rPr>
            <w:t>38</w:t>
          </w:r>
          <w:r w:rsidRPr="00984D46">
            <w:rPr>
              <w:lang w:val="en-US"/>
            </w:rPr>
            <w:t>(8), 1555–1566. https://doi.org/10.1007/s10803-008-0538-x</w:t>
          </w:r>
        </w:p>
        <w:p w14:paraId="56D16945" w14:textId="77777777" w:rsidR="00984D46" w:rsidRDefault="00984D46" w:rsidP="00984D46">
          <w:pPr>
            <w:pStyle w:val="CitaviBibliographyEntry"/>
            <w:rPr>
              <w:lang w:val="en-US"/>
            </w:rPr>
          </w:pPr>
          <w:bookmarkStart w:id="23" w:name="_CTVL001e72611fe855d477290537ff424c1b2ed"/>
          <w:r>
            <w:rPr>
              <w:lang w:val="en-US"/>
            </w:rPr>
            <w:t>Jarosz, A. F., &amp; Wiley, J. (2014). What Are the Odds? A Practical Guide to Computing and Reporting Bayes Factors.</w:t>
          </w:r>
          <w:bookmarkEnd w:id="23"/>
          <w:r>
            <w:rPr>
              <w:lang w:val="en-US"/>
            </w:rPr>
            <w:t xml:space="preserve"> </w:t>
          </w:r>
          <w:r w:rsidRPr="00984D46">
            <w:rPr>
              <w:i/>
              <w:lang w:val="en-US"/>
            </w:rPr>
            <w:t>The Journal of Problem Solving</w:t>
          </w:r>
          <w:r w:rsidRPr="00984D46">
            <w:rPr>
              <w:lang w:val="en-US"/>
            </w:rPr>
            <w:t xml:space="preserve">, </w:t>
          </w:r>
          <w:r w:rsidRPr="00984D46">
            <w:rPr>
              <w:i/>
              <w:lang w:val="en-US"/>
            </w:rPr>
            <w:t>7</w:t>
          </w:r>
          <w:r w:rsidRPr="00984D46">
            <w:rPr>
              <w:lang w:val="en-US"/>
            </w:rPr>
            <w:t>(1). https://doi.org/10.7771/1932-6246.1167</w:t>
          </w:r>
        </w:p>
        <w:p w14:paraId="3A06F600" w14:textId="77777777" w:rsidR="00984D46" w:rsidRDefault="00984D46" w:rsidP="00984D46">
          <w:pPr>
            <w:pStyle w:val="CitaviBibliographyEntry"/>
            <w:rPr>
              <w:lang w:val="en-US"/>
            </w:rPr>
          </w:pPr>
          <w:bookmarkStart w:id="24" w:name="_CTVL001d709af4ace5c42978ae9f5da346d04ca"/>
          <w:r>
            <w:rPr>
              <w:lang w:val="en-US"/>
            </w:rPr>
            <w:t>Kawahara, H., Morise, M., &amp; Skuk, V. G. (2013). Temporally variable multi-aspect N-way morphing based on interference-free speech representations.</w:t>
          </w:r>
          <w:bookmarkEnd w:id="24"/>
          <w:r>
            <w:rPr>
              <w:lang w:val="en-US"/>
            </w:rPr>
            <w:t xml:space="preserve"> </w:t>
          </w:r>
          <w:r w:rsidRPr="00984D46">
            <w:rPr>
              <w:i/>
              <w:lang w:val="en-US"/>
            </w:rPr>
            <w:t>IEEE International Conference on Acoustics, Speech and Signal Processing</w:t>
          </w:r>
          <w:r w:rsidRPr="00984D46">
            <w:rPr>
              <w:lang w:val="en-US"/>
            </w:rPr>
            <w:t>.</w:t>
          </w:r>
        </w:p>
        <w:p w14:paraId="6198093E" w14:textId="77777777" w:rsidR="00984D46" w:rsidRDefault="00984D46" w:rsidP="00984D46">
          <w:pPr>
            <w:pStyle w:val="CitaviBibliographyEntry"/>
            <w:rPr>
              <w:lang w:val="en-US"/>
            </w:rPr>
          </w:pPr>
          <w:bookmarkStart w:id="25"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25"/>
          <w:r>
            <w:rPr>
              <w:lang w:val="en-US"/>
            </w:rPr>
            <w:t xml:space="preserve"> </w:t>
          </w:r>
          <w:r w:rsidRPr="00984D46">
            <w:rPr>
              <w:i/>
              <w:lang w:val="en-US"/>
            </w:rPr>
            <w:t>IEEE International Conference on Acoustics, Speech and Signal Processing</w:t>
          </w:r>
          <w:r w:rsidRPr="00984D46">
            <w:rPr>
              <w:lang w:val="en-US"/>
            </w:rPr>
            <w:t>.</w:t>
          </w:r>
        </w:p>
        <w:p w14:paraId="22B7AB22" w14:textId="77777777" w:rsidR="00984D46" w:rsidRDefault="00984D46" w:rsidP="00984D46">
          <w:pPr>
            <w:pStyle w:val="CitaviBibliographyEntry"/>
            <w:rPr>
              <w:lang w:val="en-US"/>
            </w:rPr>
          </w:pPr>
          <w:bookmarkStart w:id="26" w:name="_CTVL0012e02b9006ff04531aaf96ce4b0ddc2fd"/>
          <w:r>
            <w:rPr>
              <w:lang w:val="en-US"/>
            </w:rPr>
            <w:t>Law, L. N. C., &amp; Zentner, M. (2012). Assessing musical abilities objectively: Construction and validation of the profile of music perception skills.</w:t>
          </w:r>
          <w:bookmarkEnd w:id="26"/>
          <w:r>
            <w:rPr>
              <w:lang w:val="en-US"/>
            </w:rPr>
            <w:t xml:space="preserve"> </w:t>
          </w:r>
          <w:r w:rsidRPr="00984D46">
            <w:rPr>
              <w:i/>
              <w:lang w:val="en-US"/>
            </w:rPr>
            <w:t>PLoS One</w:t>
          </w:r>
          <w:r w:rsidRPr="00984D46">
            <w:rPr>
              <w:lang w:val="en-US"/>
            </w:rPr>
            <w:t xml:space="preserve">, </w:t>
          </w:r>
          <w:r w:rsidRPr="00984D46">
            <w:rPr>
              <w:i/>
              <w:lang w:val="en-US"/>
            </w:rPr>
            <w:t>7</w:t>
          </w:r>
          <w:r w:rsidRPr="00984D46">
            <w:rPr>
              <w:lang w:val="en-US"/>
            </w:rPr>
            <w:t>(12), e52508. https://doi.org/10.1371/journal.pone.0052508</w:t>
          </w:r>
        </w:p>
        <w:p w14:paraId="412DCE1E" w14:textId="77777777" w:rsidR="00984D46" w:rsidRPr="00984D46" w:rsidRDefault="00984D46" w:rsidP="00984D46">
          <w:pPr>
            <w:pStyle w:val="CitaviBibliographyEntry"/>
          </w:pPr>
          <w:bookmarkStart w:id="27" w:name="_CTVL001c33051e34f2546179dae43f8ae296d50"/>
          <w:r>
            <w:rPr>
              <w:lang w:val="en-US"/>
            </w:rPr>
            <w:t>Müllensiefen, D., Gingras, B., Musil, J., &amp; Stewart, L. (2014). The musicality of non-musicians: an index for assessing musical sophistication in the general population.</w:t>
          </w:r>
          <w:bookmarkEnd w:id="27"/>
          <w:r>
            <w:rPr>
              <w:lang w:val="en-US"/>
            </w:rPr>
            <w:t xml:space="preserve"> </w:t>
          </w:r>
          <w:r w:rsidRPr="00984D46">
            <w:rPr>
              <w:i/>
            </w:rPr>
            <w:t>PLoS One</w:t>
          </w:r>
          <w:r w:rsidRPr="00984D46">
            <w:t xml:space="preserve">, </w:t>
          </w:r>
          <w:r w:rsidRPr="00984D46">
            <w:rPr>
              <w:i/>
            </w:rPr>
            <w:t>9</w:t>
          </w:r>
          <w:r w:rsidRPr="00984D46">
            <w:t>(2), e89642. https://doi.org/10.1371/journal.pone.0101091</w:t>
          </w:r>
        </w:p>
        <w:p w14:paraId="22CAFC5F" w14:textId="77777777" w:rsidR="00984D46" w:rsidRPr="00984D46" w:rsidRDefault="00984D46" w:rsidP="00984D46">
          <w:pPr>
            <w:pStyle w:val="CitaviBibliographyEntry"/>
          </w:pPr>
          <w:bookmarkStart w:id="28" w:name="_CTVL0013c5820e227e9455798dbb955a2f6e5d4"/>
          <w:r w:rsidRPr="00984D46">
            <w:lastRenderedPageBreak/>
            <w:t xml:space="preserve">Nussbaum, C., Schirmer, A., &amp; Schweinberger, S. R. (2024). </w:t>
          </w:r>
          <w:r>
            <w:rPr>
              <w:lang w:val="en-US"/>
            </w:rPr>
            <w:t>Musicality - Tuned to the melody of vocal emotions.</w:t>
          </w:r>
          <w:bookmarkEnd w:id="28"/>
          <w:r>
            <w:rPr>
              <w:lang w:val="en-US"/>
            </w:rPr>
            <w:t xml:space="preserve"> </w:t>
          </w:r>
          <w:r w:rsidRPr="00984D46">
            <w:rPr>
              <w:i/>
            </w:rPr>
            <w:t>Br J Psychol</w:t>
          </w:r>
          <w:r w:rsidRPr="00984D46">
            <w:t xml:space="preserve">, </w:t>
          </w:r>
          <w:r w:rsidRPr="00984D46">
            <w:rPr>
              <w:i/>
            </w:rPr>
            <w:t>115</w:t>
          </w:r>
          <w:r w:rsidRPr="00984D46">
            <w:t>(2), 206–225. https://doi.org/10.1111/bjop.12684</w:t>
          </w:r>
        </w:p>
        <w:p w14:paraId="538DD61B" w14:textId="77777777" w:rsidR="00984D46" w:rsidRDefault="00984D46" w:rsidP="00984D46">
          <w:pPr>
            <w:pStyle w:val="CitaviBibliographyEntry"/>
            <w:rPr>
              <w:lang w:val="en-US"/>
            </w:rPr>
          </w:pPr>
          <w:bookmarkStart w:id="29" w:name="_CTVL0010d2a8957b1ab46cf8a5adbc2ddd07b55"/>
          <w:r w:rsidRPr="00984D46">
            <w:t xml:space="preserve">Rammstedt, B., Danner, D., Soto, C. J., &amp; John, O. P. (2018). </w:t>
          </w:r>
          <w:r>
            <w:rPr>
              <w:lang w:val="en-US"/>
            </w:rPr>
            <w:t>Validation of the short and extra-short forms of the Big Five Inventory-2 (BFI-2) and their German adaptations.</w:t>
          </w:r>
          <w:bookmarkEnd w:id="29"/>
          <w:r>
            <w:rPr>
              <w:lang w:val="en-US"/>
            </w:rPr>
            <w:t xml:space="preserve"> </w:t>
          </w:r>
          <w:r w:rsidRPr="00984D46">
            <w:rPr>
              <w:i/>
              <w:lang w:val="en-US"/>
            </w:rPr>
            <w:t xml:space="preserve">European Journal of Psychological Assessment. </w:t>
          </w:r>
          <w:r w:rsidRPr="00984D46">
            <w:rPr>
              <w:lang w:val="en-US"/>
            </w:rPr>
            <w:t>Advance online publication. https://doi.org/10.1027/1015-5759/a000481</w:t>
          </w:r>
        </w:p>
        <w:p w14:paraId="3C15CC10" w14:textId="77777777" w:rsidR="00984D46" w:rsidRDefault="00984D46" w:rsidP="00984D46">
          <w:pPr>
            <w:pStyle w:val="CitaviBibliographyEntry"/>
            <w:rPr>
              <w:lang w:val="en-US"/>
            </w:rPr>
          </w:pPr>
          <w:bookmarkStart w:id="30" w:name="_CTVL0019b0f17b04a004a05b31ec12775b60ea2"/>
          <w:r>
            <w:rPr>
              <w:lang w:val="en-US"/>
            </w:rPr>
            <w:t>Rosenfeld, J. P., &amp; Olson, J. M. (2021). Bayesian Data Analysis: A Fresh Approach to Power Issues and Null Hypothesis Interpretation.</w:t>
          </w:r>
          <w:bookmarkEnd w:id="30"/>
          <w:r>
            <w:rPr>
              <w:lang w:val="en-US"/>
            </w:rPr>
            <w:t xml:space="preserve"> </w:t>
          </w:r>
          <w:r w:rsidRPr="00984D46">
            <w:rPr>
              <w:i/>
              <w:lang w:val="en-US"/>
            </w:rPr>
            <w:t>Applied Psychophysiology and Biofeedback</w:t>
          </w:r>
          <w:r w:rsidRPr="00984D46">
            <w:rPr>
              <w:lang w:val="en-US"/>
            </w:rPr>
            <w:t xml:space="preserve">, </w:t>
          </w:r>
          <w:r w:rsidRPr="00984D46">
            <w:rPr>
              <w:i/>
              <w:lang w:val="en-US"/>
            </w:rPr>
            <w:t>46</w:t>
          </w:r>
          <w:r w:rsidRPr="00984D46">
            <w:rPr>
              <w:lang w:val="en-US"/>
            </w:rPr>
            <w:t>(2), 135–140. https://doi.org/10.1007/s10484-020-09502-y</w:t>
          </w:r>
        </w:p>
        <w:p w14:paraId="0BE8BF54" w14:textId="77777777" w:rsidR="00984D46" w:rsidRDefault="00984D46" w:rsidP="00984D46">
          <w:pPr>
            <w:pStyle w:val="CitaviBibliographyEntry"/>
            <w:rPr>
              <w:lang w:val="en-US"/>
            </w:rPr>
          </w:pPr>
          <w:bookmarkStart w:id="31" w:name="_CTVL0015cf3784bb9f743708bbc9ef8c7b1b4d5"/>
          <w:r>
            <w:rPr>
              <w:lang w:val="en-US"/>
            </w:rPr>
            <w:t>Stoet, G. (2010). PsyToolkit: A software package for programming psychological experiments using Linux.</w:t>
          </w:r>
          <w:bookmarkEnd w:id="31"/>
          <w:r>
            <w:rPr>
              <w:lang w:val="en-US"/>
            </w:rPr>
            <w:t xml:space="preserve"> </w:t>
          </w:r>
          <w:r w:rsidRPr="00984D46">
            <w:rPr>
              <w:i/>
              <w:lang w:val="en-US"/>
            </w:rPr>
            <w:t>Behavior Research Methods</w:t>
          </w:r>
          <w:r w:rsidRPr="00984D46">
            <w:rPr>
              <w:lang w:val="en-US"/>
            </w:rPr>
            <w:t xml:space="preserve">, </w:t>
          </w:r>
          <w:r w:rsidRPr="00984D46">
            <w:rPr>
              <w:i/>
              <w:lang w:val="en-US"/>
            </w:rPr>
            <w:t>42</w:t>
          </w:r>
          <w:r w:rsidRPr="00984D46">
            <w:rPr>
              <w:lang w:val="en-US"/>
            </w:rPr>
            <w:t>(4), 1096–1104. https://doi.org/10.3758/BRM.42.4.1096</w:t>
          </w:r>
        </w:p>
        <w:p w14:paraId="4E37A0E0" w14:textId="77777777" w:rsidR="00984D46" w:rsidRDefault="00984D46" w:rsidP="00984D46">
          <w:pPr>
            <w:pStyle w:val="CitaviBibliographyEntry"/>
            <w:rPr>
              <w:lang w:val="en-US"/>
            </w:rPr>
          </w:pPr>
          <w:bookmarkStart w:id="32" w:name="_CTVL001c609e6176adb456eb3e94b3e8f80b6a7"/>
          <w:r>
            <w:rPr>
              <w:lang w:val="en-US"/>
            </w:rPr>
            <w:t>Stoet, G. (2017). PsyToolkit: A novel web-based method for running online questionnaires and reaction-time experiments.</w:t>
          </w:r>
          <w:bookmarkEnd w:id="32"/>
          <w:r>
            <w:rPr>
              <w:lang w:val="en-US"/>
            </w:rPr>
            <w:t xml:space="preserve"> </w:t>
          </w:r>
          <w:r w:rsidRPr="00984D46">
            <w:rPr>
              <w:i/>
              <w:lang w:val="en-US"/>
            </w:rPr>
            <w:t>Teaching of Psychology</w:t>
          </w:r>
          <w:r w:rsidRPr="00984D46">
            <w:rPr>
              <w:lang w:val="en-US"/>
            </w:rPr>
            <w:t xml:space="preserve">, </w:t>
          </w:r>
          <w:r w:rsidRPr="00984D46">
            <w:rPr>
              <w:i/>
              <w:lang w:val="en-US"/>
            </w:rPr>
            <w:t>44</w:t>
          </w:r>
          <w:r w:rsidRPr="00984D46">
            <w:rPr>
              <w:lang w:val="en-US"/>
            </w:rPr>
            <w:t>(1), 24–31. https://doi.org/10.1177/0098628316677643</w:t>
          </w:r>
        </w:p>
        <w:p w14:paraId="623956CB" w14:textId="77777777" w:rsidR="00984D46" w:rsidRDefault="00984D46" w:rsidP="00984D46">
          <w:pPr>
            <w:pStyle w:val="CitaviBibliographyEntry"/>
            <w:rPr>
              <w:lang w:val="en-US"/>
            </w:rPr>
          </w:pPr>
          <w:bookmarkStart w:id="33" w:name="_CTVL001c56ed3926b3045f8929becdd2342b9c3"/>
          <w:r>
            <w:rPr>
              <w:lang w:val="en-US"/>
            </w:rPr>
            <w:t>Watson, D., Clark, L. A., &amp; Tellegen, A. (1988). Development and validation of brief measures of positive and negative affect: The PANAS scales.</w:t>
          </w:r>
          <w:bookmarkEnd w:id="33"/>
          <w:r>
            <w:rPr>
              <w:lang w:val="en-US"/>
            </w:rPr>
            <w:t xml:space="preserve"> </w:t>
          </w:r>
          <w:r w:rsidRPr="00984D46">
            <w:rPr>
              <w:i/>
              <w:lang w:val="en-US"/>
            </w:rPr>
            <w:t>Journal of Personality and Social Psychology</w:t>
          </w:r>
          <w:r w:rsidRPr="00984D46">
            <w:rPr>
              <w:lang w:val="en-US"/>
            </w:rPr>
            <w:t xml:space="preserve">, </w:t>
          </w:r>
          <w:r w:rsidRPr="00984D46">
            <w:rPr>
              <w:i/>
              <w:lang w:val="en-US"/>
            </w:rPr>
            <w:t>54</w:t>
          </w:r>
          <w:r w:rsidRPr="00984D46">
            <w:rPr>
              <w:lang w:val="en-US"/>
            </w:rPr>
            <w:t>(6), 1063–1070. https://doi.org/10.1037/0022-3514.54.6.1063</w:t>
          </w:r>
        </w:p>
        <w:p w14:paraId="7EF70BC3" w14:textId="6B1C4BFD" w:rsidR="0024244C" w:rsidRPr="00F258E7" w:rsidRDefault="00984D46" w:rsidP="00984D46">
          <w:pPr>
            <w:pStyle w:val="CitaviBibliographyEntry"/>
            <w:rPr>
              <w:lang w:val="en-US"/>
            </w:rPr>
          </w:pPr>
          <w:bookmarkStart w:id="34" w:name="_CTVL001908cdee26e294848994556f8cfcdb856"/>
          <w:r>
            <w:rPr>
              <w:lang w:val="en-US"/>
            </w:rPr>
            <w:t>Zentner, M., &amp; Strauss, H. (2017). Assessing musical ability quickly and objectively: development and validation of the Short‐PROMS and the Mini‐PROMS.</w:t>
          </w:r>
          <w:bookmarkEnd w:id="34"/>
          <w:r>
            <w:rPr>
              <w:lang w:val="en-US"/>
            </w:rPr>
            <w:t xml:space="preserve"> </w:t>
          </w:r>
          <w:r w:rsidRPr="00984D46">
            <w:rPr>
              <w:i/>
              <w:lang w:val="en-US"/>
            </w:rPr>
            <w:t>Annals of the New York Academy of Sciences</w:t>
          </w:r>
          <w:r w:rsidRPr="00984D46">
            <w:rPr>
              <w:lang w:val="en-US"/>
            </w:rPr>
            <w:t xml:space="preserve">, </w:t>
          </w:r>
          <w:r w:rsidRPr="00984D46">
            <w:rPr>
              <w:i/>
              <w:lang w:val="en-US"/>
            </w:rPr>
            <w:t>1400</w:t>
          </w:r>
          <w:r w:rsidRPr="00984D46">
            <w:rPr>
              <w:lang w:val="en-US"/>
            </w:rPr>
            <w:t>(1), 33–45. https://doi.org/10.1111/nyas.13410</w:t>
          </w:r>
          <w:r w:rsidR="00484889" w:rsidRPr="00EB262D">
            <w:rPr>
              <w:lang w:val="en-US"/>
            </w:rPr>
            <w:fldChar w:fldCharType="end"/>
          </w:r>
        </w:p>
      </w:sdtContent>
    </w:sdt>
    <w:sectPr w:rsidR="0024244C" w:rsidRPr="00F258E7" w:rsidSect="003248C0">
      <w:headerReference w:type="default" r:id="rId15"/>
      <w:footerReference w:type="default" r:id="rId16"/>
      <w:headerReference w:type="first" r:id="rId1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1-07T09:31:00Z" w:initials="CN">
    <w:p w14:paraId="41C6C97A" w14:textId="7E83B9FE" w:rsidR="004E31A8" w:rsidRPr="0075381D" w:rsidRDefault="004E31A8">
      <w:pPr>
        <w:pStyle w:val="Kommentartext"/>
        <w:rPr>
          <w:lang w:val="en-US"/>
        </w:rPr>
      </w:pPr>
      <w:r>
        <w:rPr>
          <w:rStyle w:val="Kommentarzeichen"/>
        </w:rPr>
        <w:annotationRef/>
      </w:r>
      <w:r w:rsidRPr="0075381D">
        <w:rPr>
          <w:lang w:val="en-US"/>
        </w:rPr>
        <w:t>To be discussed</w:t>
      </w:r>
    </w:p>
  </w:comment>
  <w:comment w:id="4" w:author="Christine Nussbaum" w:date="2025-01-07T10:52:00Z" w:initials="CN">
    <w:p w14:paraId="708CDE84" w14:textId="4FBE9CCA" w:rsidR="004E31A8" w:rsidRPr="0075381D" w:rsidRDefault="004E31A8">
      <w:pPr>
        <w:pStyle w:val="Kommentartext"/>
        <w:rPr>
          <w:lang w:val="en-US"/>
        </w:rPr>
      </w:pPr>
      <w:r>
        <w:rPr>
          <w:rStyle w:val="Kommentarzeichen"/>
        </w:rPr>
        <w:annotationRef/>
      </w:r>
      <w:r w:rsidRPr="0075381D">
        <w:rPr>
          <w:lang w:val="en-US"/>
        </w:rPr>
        <w:t>Identical to previous paper</w:t>
      </w:r>
    </w:p>
  </w:comment>
  <w:comment w:id="8" w:author="Christine Nussbaum" w:date="2025-01-07T11:16:00Z" w:initials="CN">
    <w:p w14:paraId="4FD1F5F5" w14:textId="790E816B" w:rsidR="004E31A8" w:rsidRPr="00D412F4" w:rsidRDefault="004E31A8">
      <w:pPr>
        <w:pStyle w:val="Kommentartext"/>
        <w:rPr>
          <w:lang w:val="en-US"/>
        </w:rPr>
      </w:pPr>
      <w:r>
        <w:rPr>
          <w:rStyle w:val="Kommentarzeichen"/>
        </w:rPr>
        <w:annotationRef/>
      </w:r>
      <w:r w:rsidRPr="00D412F4">
        <w:rPr>
          <w:lang w:val="en-US"/>
        </w:rPr>
        <w:t>Ch</w:t>
      </w:r>
      <w:r>
        <w:rPr>
          <w:lang w:val="en-US"/>
        </w:rPr>
        <w:t>eck again</w:t>
      </w:r>
    </w:p>
  </w:comment>
  <w:comment w:id="9" w:author="Christine Nussbaum" w:date="2025-01-07T11:08:00Z" w:initials="CN">
    <w:p w14:paraId="49652596" w14:textId="2FD9D80C" w:rsidR="004E31A8" w:rsidRPr="00D412F4" w:rsidRDefault="004E31A8">
      <w:pPr>
        <w:pStyle w:val="Kommentartext"/>
        <w:rPr>
          <w:lang w:val="en-US"/>
        </w:rPr>
      </w:pPr>
      <w:r>
        <w:rPr>
          <w:rStyle w:val="Kommentarzeichen"/>
        </w:rPr>
        <w:annotationRef/>
      </w:r>
      <w:proofErr w:type="spellStart"/>
      <w:r w:rsidRPr="00D412F4">
        <w:rPr>
          <w:lang w:val="en-US"/>
        </w:rPr>
        <w:t>Directily</w:t>
      </w:r>
      <w:proofErr w:type="spellEnd"/>
      <w:r w:rsidRPr="00D412F4">
        <w:rPr>
          <w:lang w:val="en-US"/>
        </w:rPr>
        <w:t xml:space="preserve"> quoted from Nussbaum 2024</w:t>
      </w:r>
    </w:p>
  </w:comment>
  <w:comment w:id="10" w:author="Christine Nussbaum" w:date="2025-01-08T13:43:00Z" w:initials="CN">
    <w:p w14:paraId="5D8BDFB5" w14:textId="77777777" w:rsidR="004E31A8" w:rsidRDefault="004E31A8">
      <w:pPr>
        <w:pStyle w:val="Kommentartext"/>
      </w:pPr>
      <w:r>
        <w:rPr>
          <w:rStyle w:val="Kommentarzeichen"/>
        </w:rPr>
        <w:annotationRef/>
      </w:r>
      <w:r>
        <w:t xml:space="preserve">Das hier ist im Grunde das „Signifikanzniveau“. </w:t>
      </w:r>
    </w:p>
    <w:p w14:paraId="32FCA931" w14:textId="0A878B6C" w:rsidR="004E31A8" w:rsidRDefault="004E31A8">
      <w:pPr>
        <w:pStyle w:val="Kommentartext"/>
      </w:pPr>
      <w:r>
        <w:t xml:space="preserve">Also alles über 3 bzw. unter .33 kann man als Daumenregel ungefähr mit p &lt;.05 gleichsetzen. </w:t>
      </w:r>
    </w:p>
  </w:comment>
  <w:comment w:id="12" w:author="Christine Nussbaum" w:date="2025-01-07T11:49:00Z" w:initials="CN">
    <w:p w14:paraId="7F347B6F" w14:textId="77777777" w:rsidR="004E31A8" w:rsidRPr="008370D6" w:rsidRDefault="004E31A8">
      <w:pPr>
        <w:pStyle w:val="Kommentartext"/>
      </w:pPr>
      <w:r>
        <w:rPr>
          <w:rStyle w:val="Kommentarzeichen"/>
        </w:rPr>
        <w:annotationRef/>
      </w:r>
      <w:proofErr w:type="spellStart"/>
      <w:r w:rsidRPr="008370D6">
        <w:t>ToDo</w:t>
      </w:r>
      <w:proofErr w:type="spellEnd"/>
      <w:r w:rsidRPr="008370D6">
        <w:t>: Zahlen checken</w:t>
      </w:r>
    </w:p>
    <w:p w14:paraId="404D6A45" w14:textId="77777777" w:rsidR="004E31A8" w:rsidRPr="008370D6" w:rsidRDefault="004E31A8">
      <w:pPr>
        <w:pStyle w:val="Kommentartext"/>
      </w:pPr>
    </w:p>
    <w:p w14:paraId="547714B8" w14:textId="58734BCA" w:rsidR="004E31A8" w:rsidRPr="000F6662" w:rsidRDefault="004E31A8">
      <w:pPr>
        <w:pStyle w:val="Kommentartext"/>
      </w:pPr>
      <w:proofErr w:type="spellStart"/>
      <w:r w:rsidRPr="000F6662">
        <w:t>To</w:t>
      </w:r>
      <w:proofErr w:type="spellEnd"/>
      <w:r w:rsidRPr="000F6662">
        <w:t xml:space="preserve"> </w:t>
      </w:r>
      <w:proofErr w:type="spellStart"/>
      <w:r w:rsidRPr="000F6662">
        <w:t>be</w:t>
      </w:r>
      <w:proofErr w:type="spellEnd"/>
      <w:r w:rsidRPr="000F6662">
        <w:t xml:space="preserve"> </w:t>
      </w:r>
      <w:proofErr w:type="spellStart"/>
      <w:r w:rsidRPr="000F6662">
        <w:t>discussed</w:t>
      </w:r>
      <w:proofErr w:type="spellEnd"/>
      <w:r w:rsidRPr="000F6662">
        <w:t>: wollen wir hier überall noch de</w:t>
      </w:r>
      <w:r>
        <w:t>n Bayes Faktor aufführen?</w:t>
      </w:r>
    </w:p>
  </w:comment>
  <w:comment w:id="13" w:author="Christine Nussbaum" w:date="2025-01-08T10:47:00Z" w:initials="CN">
    <w:p w14:paraId="5A2F5ED2" w14:textId="7AED34F5" w:rsidR="004E31A8" w:rsidRDefault="004E31A8">
      <w:pPr>
        <w:pStyle w:val="Kommentartext"/>
      </w:pPr>
      <w:r>
        <w:rPr>
          <w:rStyle w:val="Kommentarzeichen"/>
        </w:rPr>
        <w:annotationRef/>
      </w:r>
      <w:r>
        <w:t xml:space="preserve">Wirklich herrlich vergleichbar, die Grüppchen. Und genau diese zwei Unterschiede würde ich auch erwarten zwischen Sängern und Instrumentalisten.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6C97A" w15:done="0"/>
  <w15:commentEx w15:paraId="708CDE84" w15:done="0"/>
  <w15:commentEx w15:paraId="4FD1F5F5" w15:done="0"/>
  <w15:commentEx w15:paraId="49652596" w15:done="0"/>
  <w15:commentEx w15:paraId="32FCA931" w15:done="0"/>
  <w15:commentEx w15:paraId="547714B8" w15:done="0"/>
  <w15:commentEx w15:paraId="5A2F5E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6C97A" w16cid:durableId="2B2772D4"/>
  <w16cid:commentId w16cid:paraId="708CDE84" w16cid:durableId="2B2785ED"/>
  <w16cid:commentId w16cid:paraId="4FD1F5F5" w16cid:durableId="2B278B7F"/>
  <w16cid:commentId w16cid:paraId="49652596" w16cid:durableId="2B27899B"/>
  <w16cid:commentId w16cid:paraId="32FCA931" w16cid:durableId="2B28FF83"/>
  <w16cid:commentId w16cid:paraId="547714B8" w16cid:durableId="2B27933B"/>
  <w16cid:commentId w16cid:paraId="5A2F5ED2" w16cid:durableId="2B28D6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3812FF" w14:textId="77777777" w:rsidR="00A51D9A" w:rsidRDefault="00A51D9A" w:rsidP="003248C0">
      <w:pPr>
        <w:spacing w:after="0" w:line="240" w:lineRule="auto"/>
      </w:pPr>
      <w:r>
        <w:separator/>
      </w:r>
    </w:p>
  </w:endnote>
  <w:endnote w:type="continuationSeparator" w:id="0">
    <w:p w14:paraId="5F8A356E" w14:textId="77777777" w:rsidR="00A51D9A" w:rsidRDefault="00A51D9A"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4E31A8" w:rsidRDefault="004E31A8">
        <w:pPr>
          <w:pStyle w:val="Fuzeile"/>
          <w:jc w:val="center"/>
        </w:pPr>
        <w:r>
          <w:fldChar w:fldCharType="begin"/>
        </w:r>
        <w:r>
          <w:instrText>PAGE   \* MERGEFORMAT</w:instrText>
        </w:r>
        <w:r>
          <w:fldChar w:fldCharType="separate"/>
        </w:r>
        <w:r>
          <w:t>2</w:t>
        </w:r>
        <w:r>
          <w:fldChar w:fldCharType="end"/>
        </w:r>
      </w:p>
    </w:sdtContent>
  </w:sdt>
  <w:p w14:paraId="2E0692E5" w14:textId="77777777" w:rsidR="004E31A8" w:rsidRDefault="004E31A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3376C" w14:textId="77777777" w:rsidR="00A51D9A" w:rsidRDefault="00A51D9A" w:rsidP="003248C0">
      <w:pPr>
        <w:spacing w:after="0" w:line="240" w:lineRule="auto"/>
      </w:pPr>
      <w:r>
        <w:separator/>
      </w:r>
    </w:p>
  </w:footnote>
  <w:footnote w:type="continuationSeparator" w:id="0">
    <w:p w14:paraId="7D8E5796" w14:textId="77777777" w:rsidR="00A51D9A" w:rsidRDefault="00A51D9A"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187447FD" w:rsidR="004E31A8" w:rsidRPr="003248C0" w:rsidRDefault="004E31A8" w:rsidP="00576CBC">
    <w:pPr>
      <w:pStyle w:val="Kopfzeile"/>
      <w:jc w:val="center"/>
      <w:rPr>
        <w:lang w:val="en-US"/>
      </w:rPr>
    </w:pPr>
    <w:r>
      <w:rPr>
        <w:lang w:val="en-US"/>
      </w:rPr>
      <w:t>Vocal Emotion Perception – Singers vs. Instrumentalists</w:t>
    </w:r>
  </w:p>
  <w:p w14:paraId="07CF7522" w14:textId="77777777" w:rsidR="004E31A8" w:rsidRPr="003248C0" w:rsidRDefault="004E31A8">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4E31A8" w:rsidRDefault="004E31A8"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4E31A8" w:rsidRPr="003248C0" w:rsidRDefault="004E31A8"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0"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1"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2"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1"/>
  </w:num>
  <w:num w:numId="3">
    <w:abstractNumId w:val="9"/>
  </w:num>
  <w:num w:numId="4">
    <w:abstractNumId w:val="6"/>
  </w:num>
  <w:num w:numId="5">
    <w:abstractNumId w:val="4"/>
  </w:num>
  <w:num w:numId="6">
    <w:abstractNumId w:val="0"/>
  </w:num>
  <w:num w:numId="7">
    <w:abstractNumId w:val="13"/>
  </w:num>
  <w:num w:numId="8">
    <w:abstractNumId w:val="5"/>
  </w:num>
  <w:num w:numId="9">
    <w:abstractNumId w:val="10"/>
  </w:num>
  <w:num w:numId="10">
    <w:abstractNumId w:val="7"/>
  </w:num>
  <w:num w:numId="11">
    <w:abstractNumId w:val="2"/>
  </w:num>
  <w:num w:numId="12">
    <w:abstractNumId w:val="12"/>
  </w:num>
  <w:num w:numId="13">
    <w:abstractNumId w:val="3"/>
  </w:num>
  <w:num w:numId="14">
    <w:abstractNumId w:val="14"/>
  </w:num>
  <w:num w:numId="15">
    <w:abstractNumId w:val="16"/>
  </w:num>
  <w:num w:numId="16">
    <w:abstractNumId w:val="15"/>
  </w:num>
  <w:num w:numId="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32D2"/>
    <w:rsid w:val="0005479C"/>
    <w:rsid w:val="00054DD6"/>
    <w:rsid w:val="00055A49"/>
    <w:rsid w:val="000759D5"/>
    <w:rsid w:val="00080560"/>
    <w:rsid w:val="0008080B"/>
    <w:rsid w:val="00084FCE"/>
    <w:rsid w:val="000A7A6D"/>
    <w:rsid w:val="000B7E9B"/>
    <w:rsid w:val="000D227A"/>
    <w:rsid w:val="000E3EF5"/>
    <w:rsid w:val="000E7DE9"/>
    <w:rsid w:val="000F6662"/>
    <w:rsid w:val="00103873"/>
    <w:rsid w:val="00107C7A"/>
    <w:rsid w:val="00113F27"/>
    <w:rsid w:val="00116E5E"/>
    <w:rsid w:val="001208F3"/>
    <w:rsid w:val="00131131"/>
    <w:rsid w:val="00174A83"/>
    <w:rsid w:val="00185F9C"/>
    <w:rsid w:val="00185FBD"/>
    <w:rsid w:val="00187F9A"/>
    <w:rsid w:val="00191AD4"/>
    <w:rsid w:val="00195E7E"/>
    <w:rsid w:val="001A00CF"/>
    <w:rsid w:val="001A28A1"/>
    <w:rsid w:val="001A52C7"/>
    <w:rsid w:val="001A71C5"/>
    <w:rsid w:val="001B048C"/>
    <w:rsid w:val="001B28AF"/>
    <w:rsid w:val="001B35E1"/>
    <w:rsid w:val="001D12FB"/>
    <w:rsid w:val="001D2996"/>
    <w:rsid w:val="001D7A38"/>
    <w:rsid w:val="001E5E17"/>
    <w:rsid w:val="001F5A34"/>
    <w:rsid w:val="002058E4"/>
    <w:rsid w:val="00210667"/>
    <w:rsid w:val="0022129F"/>
    <w:rsid w:val="002218EB"/>
    <w:rsid w:val="00232554"/>
    <w:rsid w:val="0024244C"/>
    <w:rsid w:val="002443DE"/>
    <w:rsid w:val="00247D0C"/>
    <w:rsid w:val="0026304E"/>
    <w:rsid w:val="00274F88"/>
    <w:rsid w:val="002765C5"/>
    <w:rsid w:val="0028780F"/>
    <w:rsid w:val="00294516"/>
    <w:rsid w:val="002963DB"/>
    <w:rsid w:val="002A6BFC"/>
    <w:rsid w:val="002A78F6"/>
    <w:rsid w:val="002B035F"/>
    <w:rsid w:val="002B58E2"/>
    <w:rsid w:val="002C1832"/>
    <w:rsid w:val="002D0BDC"/>
    <w:rsid w:val="002D287B"/>
    <w:rsid w:val="002E0186"/>
    <w:rsid w:val="002E6A20"/>
    <w:rsid w:val="00304AAC"/>
    <w:rsid w:val="00321080"/>
    <w:rsid w:val="003248C0"/>
    <w:rsid w:val="00365442"/>
    <w:rsid w:val="00371A45"/>
    <w:rsid w:val="00372F20"/>
    <w:rsid w:val="003817B4"/>
    <w:rsid w:val="0038469A"/>
    <w:rsid w:val="00395044"/>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4517"/>
    <w:rsid w:val="00470BD4"/>
    <w:rsid w:val="00484889"/>
    <w:rsid w:val="004950A9"/>
    <w:rsid w:val="004A2BB7"/>
    <w:rsid w:val="004A5511"/>
    <w:rsid w:val="004B4EEA"/>
    <w:rsid w:val="004B63AE"/>
    <w:rsid w:val="004B796E"/>
    <w:rsid w:val="004C2E72"/>
    <w:rsid w:val="004C5871"/>
    <w:rsid w:val="004D036E"/>
    <w:rsid w:val="004D3544"/>
    <w:rsid w:val="004E1C1D"/>
    <w:rsid w:val="004E2C07"/>
    <w:rsid w:val="004E31A8"/>
    <w:rsid w:val="00507DFD"/>
    <w:rsid w:val="00512C53"/>
    <w:rsid w:val="00516C50"/>
    <w:rsid w:val="0054066C"/>
    <w:rsid w:val="00540B70"/>
    <w:rsid w:val="00541569"/>
    <w:rsid w:val="00544180"/>
    <w:rsid w:val="0054425F"/>
    <w:rsid w:val="00551974"/>
    <w:rsid w:val="00552EE1"/>
    <w:rsid w:val="00560551"/>
    <w:rsid w:val="00565D5C"/>
    <w:rsid w:val="00565D68"/>
    <w:rsid w:val="0056752E"/>
    <w:rsid w:val="00570807"/>
    <w:rsid w:val="00573A18"/>
    <w:rsid w:val="00576CBC"/>
    <w:rsid w:val="00586D32"/>
    <w:rsid w:val="00586E04"/>
    <w:rsid w:val="005A0105"/>
    <w:rsid w:val="005A3FD1"/>
    <w:rsid w:val="005A730E"/>
    <w:rsid w:val="005C2845"/>
    <w:rsid w:val="005D275B"/>
    <w:rsid w:val="005E349A"/>
    <w:rsid w:val="005E3C4B"/>
    <w:rsid w:val="005E7FF6"/>
    <w:rsid w:val="005F06C1"/>
    <w:rsid w:val="005F2477"/>
    <w:rsid w:val="006161F8"/>
    <w:rsid w:val="00634B52"/>
    <w:rsid w:val="0064552C"/>
    <w:rsid w:val="0065040D"/>
    <w:rsid w:val="0066768B"/>
    <w:rsid w:val="00672558"/>
    <w:rsid w:val="0067277A"/>
    <w:rsid w:val="00682275"/>
    <w:rsid w:val="00693787"/>
    <w:rsid w:val="006B04EA"/>
    <w:rsid w:val="006C0646"/>
    <w:rsid w:val="006D5E65"/>
    <w:rsid w:val="007025D4"/>
    <w:rsid w:val="00711333"/>
    <w:rsid w:val="0071194B"/>
    <w:rsid w:val="00712BE6"/>
    <w:rsid w:val="007131F9"/>
    <w:rsid w:val="00720FB5"/>
    <w:rsid w:val="007238A3"/>
    <w:rsid w:val="0073052F"/>
    <w:rsid w:val="00745500"/>
    <w:rsid w:val="0075381D"/>
    <w:rsid w:val="00756295"/>
    <w:rsid w:val="00757FD0"/>
    <w:rsid w:val="00770083"/>
    <w:rsid w:val="00793392"/>
    <w:rsid w:val="00795116"/>
    <w:rsid w:val="007A5B06"/>
    <w:rsid w:val="007B1498"/>
    <w:rsid w:val="007B2CFC"/>
    <w:rsid w:val="007B319D"/>
    <w:rsid w:val="007C6B57"/>
    <w:rsid w:val="007D0B23"/>
    <w:rsid w:val="007D4447"/>
    <w:rsid w:val="007D56D3"/>
    <w:rsid w:val="007D5C03"/>
    <w:rsid w:val="007E0709"/>
    <w:rsid w:val="007E24EC"/>
    <w:rsid w:val="007E78C8"/>
    <w:rsid w:val="007F4F7C"/>
    <w:rsid w:val="008013AD"/>
    <w:rsid w:val="008029DA"/>
    <w:rsid w:val="008156EF"/>
    <w:rsid w:val="008370D6"/>
    <w:rsid w:val="008403B2"/>
    <w:rsid w:val="0084087B"/>
    <w:rsid w:val="00847C16"/>
    <w:rsid w:val="00850059"/>
    <w:rsid w:val="00863B35"/>
    <w:rsid w:val="00867426"/>
    <w:rsid w:val="008728CB"/>
    <w:rsid w:val="00873573"/>
    <w:rsid w:val="008802ED"/>
    <w:rsid w:val="008818B7"/>
    <w:rsid w:val="00885092"/>
    <w:rsid w:val="00886C4C"/>
    <w:rsid w:val="008927F9"/>
    <w:rsid w:val="008A066A"/>
    <w:rsid w:val="008C04FC"/>
    <w:rsid w:val="008C1FE4"/>
    <w:rsid w:val="008E7D96"/>
    <w:rsid w:val="008F2C5A"/>
    <w:rsid w:val="008F4AA1"/>
    <w:rsid w:val="009032E4"/>
    <w:rsid w:val="00904276"/>
    <w:rsid w:val="00912A04"/>
    <w:rsid w:val="009179B7"/>
    <w:rsid w:val="009247B5"/>
    <w:rsid w:val="009276DD"/>
    <w:rsid w:val="00950B58"/>
    <w:rsid w:val="00952DD6"/>
    <w:rsid w:val="009532EF"/>
    <w:rsid w:val="00956620"/>
    <w:rsid w:val="00965D81"/>
    <w:rsid w:val="009674CE"/>
    <w:rsid w:val="00967C23"/>
    <w:rsid w:val="0097416C"/>
    <w:rsid w:val="00984D46"/>
    <w:rsid w:val="0099429A"/>
    <w:rsid w:val="00996A56"/>
    <w:rsid w:val="009A1CD9"/>
    <w:rsid w:val="009B2C7C"/>
    <w:rsid w:val="009C5B4A"/>
    <w:rsid w:val="009D6F4E"/>
    <w:rsid w:val="009D73E2"/>
    <w:rsid w:val="009D7FFA"/>
    <w:rsid w:val="00A04B05"/>
    <w:rsid w:val="00A14781"/>
    <w:rsid w:val="00A2410E"/>
    <w:rsid w:val="00A24398"/>
    <w:rsid w:val="00A2650B"/>
    <w:rsid w:val="00A31032"/>
    <w:rsid w:val="00A33C09"/>
    <w:rsid w:val="00A41931"/>
    <w:rsid w:val="00A41D8A"/>
    <w:rsid w:val="00A51D9A"/>
    <w:rsid w:val="00A52F9A"/>
    <w:rsid w:val="00A650E6"/>
    <w:rsid w:val="00A74012"/>
    <w:rsid w:val="00A761C9"/>
    <w:rsid w:val="00AA062A"/>
    <w:rsid w:val="00AA1EBE"/>
    <w:rsid w:val="00AB32A2"/>
    <w:rsid w:val="00AB64A4"/>
    <w:rsid w:val="00AC7982"/>
    <w:rsid w:val="00AD2347"/>
    <w:rsid w:val="00AD3D12"/>
    <w:rsid w:val="00AE3611"/>
    <w:rsid w:val="00AE63C1"/>
    <w:rsid w:val="00AF5F15"/>
    <w:rsid w:val="00B202E5"/>
    <w:rsid w:val="00B227C6"/>
    <w:rsid w:val="00B22918"/>
    <w:rsid w:val="00B25641"/>
    <w:rsid w:val="00B274F3"/>
    <w:rsid w:val="00B27630"/>
    <w:rsid w:val="00B33F1A"/>
    <w:rsid w:val="00B35133"/>
    <w:rsid w:val="00B40B99"/>
    <w:rsid w:val="00B60758"/>
    <w:rsid w:val="00B613D5"/>
    <w:rsid w:val="00B62A05"/>
    <w:rsid w:val="00B6343F"/>
    <w:rsid w:val="00B71A05"/>
    <w:rsid w:val="00B77CDC"/>
    <w:rsid w:val="00B8197F"/>
    <w:rsid w:val="00B857D2"/>
    <w:rsid w:val="00B912B0"/>
    <w:rsid w:val="00B952AF"/>
    <w:rsid w:val="00BA3F76"/>
    <w:rsid w:val="00BB1706"/>
    <w:rsid w:val="00BB26FB"/>
    <w:rsid w:val="00BB53C7"/>
    <w:rsid w:val="00BC1317"/>
    <w:rsid w:val="00BD3B86"/>
    <w:rsid w:val="00BD760B"/>
    <w:rsid w:val="00BE63B7"/>
    <w:rsid w:val="00C07DE7"/>
    <w:rsid w:val="00C15B25"/>
    <w:rsid w:val="00C168A9"/>
    <w:rsid w:val="00C244B6"/>
    <w:rsid w:val="00C322B1"/>
    <w:rsid w:val="00C360A7"/>
    <w:rsid w:val="00C360C7"/>
    <w:rsid w:val="00C46EF6"/>
    <w:rsid w:val="00C55EC3"/>
    <w:rsid w:val="00C72DA6"/>
    <w:rsid w:val="00C878FF"/>
    <w:rsid w:val="00CB2B09"/>
    <w:rsid w:val="00CC04CC"/>
    <w:rsid w:val="00CC3E53"/>
    <w:rsid w:val="00CC60A1"/>
    <w:rsid w:val="00CE645F"/>
    <w:rsid w:val="00CF5672"/>
    <w:rsid w:val="00D02F2A"/>
    <w:rsid w:val="00D059DF"/>
    <w:rsid w:val="00D12216"/>
    <w:rsid w:val="00D25301"/>
    <w:rsid w:val="00D33CB9"/>
    <w:rsid w:val="00D368BB"/>
    <w:rsid w:val="00D37ECD"/>
    <w:rsid w:val="00D412F4"/>
    <w:rsid w:val="00D414F4"/>
    <w:rsid w:val="00D52B01"/>
    <w:rsid w:val="00D57CA7"/>
    <w:rsid w:val="00D60F72"/>
    <w:rsid w:val="00D6221F"/>
    <w:rsid w:val="00D64163"/>
    <w:rsid w:val="00D8427F"/>
    <w:rsid w:val="00D93AA9"/>
    <w:rsid w:val="00DA519C"/>
    <w:rsid w:val="00DB47FD"/>
    <w:rsid w:val="00DB4B9C"/>
    <w:rsid w:val="00DC0497"/>
    <w:rsid w:val="00DC7723"/>
    <w:rsid w:val="00DD41E3"/>
    <w:rsid w:val="00DD4EE8"/>
    <w:rsid w:val="00DE1D1D"/>
    <w:rsid w:val="00DE7FF7"/>
    <w:rsid w:val="00DF08F3"/>
    <w:rsid w:val="00E13AEC"/>
    <w:rsid w:val="00E1705A"/>
    <w:rsid w:val="00E25C42"/>
    <w:rsid w:val="00E26444"/>
    <w:rsid w:val="00E2647A"/>
    <w:rsid w:val="00E56AD4"/>
    <w:rsid w:val="00E61558"/>
    <w:rsid w:val="00E66B32"/>
    <w:rsid w:val="00E808E5"/>
    <w:rsid w:val="00E8116B"/>
    <w:rsid w:val="00E836EC"/>
    <w:rsid w:val="00E86B7E"/>
    <w:rsid w:val="00E97BDF"/>
    <w:rsid w:val="00EA2721"/>
    <w:rsid w:val="00EB262D"/>
    <w:rsid w:val="00EB2688"/>
    <w:rsid w:val="00EB26BD"/>
    <w:rsid w:val="00EC7FCC"/>
    <w:rsid w:val="00EE0070"/>
    <w:rsid w:val="00EE5A35"/>
    <w:rsid w:val="00EF1527"/>
    <w:rsid w:val="00F009E6"/>
    <w:rsid w:val="00F011C9"/>
    <w:rsid w:val="00F02DDF"/>
    <w:rsid w:val="00F06EC7"/>
    <w:rsid w:val="00F138D5"/>
    <w:rsid w:val="00F23D51"/>
    <w:rsid w:val="00F258E7"/>
    <w:rsid w:val="00F31F2B"/>
    <w:rsid w:val="00F5103D"/>
    <w:rsid w:val="00F51385"/>
    <w:rsid w:val="00F51683"/>
    <w:rsid w:val="00F57A1C"/>
    <w:rsid w:val="00F67666"/>
    <w:rsid w:val="00F7695A"/>
    <w:rsid w:val="00F80A2A"/>
    <w:rsid w:val="00F828A7"/>
    <w:rsid w:val="00FA18D9"/>
    <w:rsid w:val="00FB7ACA"/>
    <w:rsid w:val="00FC3E5F"/>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doi.org/10.17605/OSF.IO/76PV5"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7605/OSF.IO/76PV5"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ABC"/>
    <w:rsid w:val="000A2870"/>
    <w:rsid w:val="000B3B8A"/>
    <w:rsid w:val="001876AC"/>
    <w:rsid w:val="00247119"/>
    <w:rsid w:val="0026776B"/>
    <w:rsid w:val="002F7DF3"/>
    <w:rsid w:val="003019D9"/>
    <w:rsid w:val="00332681"/>
    <w:rsid w:val="00336FE8"/>
    <w:rsid w:val="00357714"/>
    <w:rsid w:val="003625B8"/>
    <w:rsid w:val="00395068"/>
    <w:rsid w:val="003A43D9"/>
    <w:rsid w:val="003F0998"/>
    <w:rsid w:val="0041171D"/>
    <w:rsid w:val="004A5FC3"/>
    <w:rsid w:val="004B2FDD"/>
    <w:rsid w:val="004C2841"/>
    <w:rsid w:val="00517552"/>
    <w:rsid w:val="005374C5"/>
    <w:rsid w:val="0055440C"/>
    <w:rsid w:val="005A7F3F"/>
    <w:rsid w:val="006232D0"/>
    <w:rsid w:val="00661736"/>
    <w:rsid w:val="00785C58"/>
    <w:rsid w:val="007B4EFA"/>
    <w:rsid w:val="007C04E8"/>
    <w:rsid w:val="007F1310"/>
    <w:rsid w:val="0080210C"/>
    <w:rsid w:val="00806CB9"/>
    <w:rsid w:val="00832FDB"/>
    <w:rsid w:val="008E74E7"/>
    <w:rsid w:val="008F54E1"/>
    <w:rsid w:val="009140EF"/>
    <w:rsid w:val="00921828"/>
    <w:rsid w:val="00927349"/>
    <w:rsid w:val="00A952B3"/>
    <w:rsid w:val="00AB7B83"/>
    <w:rsid w:val="00AD5F03"/>
    <w:rsid w:val="00B045E5"/>
    <w:rsid w:val="00B14856"/>
    <w:rsid w:val="00B30D2F"/>
    <w:rsid w:val="00BB3B79"/>
    <w:rsid w:val="00BC0075"/>
    <w:rsid w:val="00BD133B"/>
    <w:rsid w:val="00C356B0"/>
    <w:rsid w:val="00C6007C"/>
    <w:rsid w:val="00CE2346"/>
    <w:rsid w:val="00D1461B"/>
    <w:rsid w:val="00D1545C"/>
    <w:rsid w:val="00D60879"/>
    <w:rsid w:val="00E52D0A"/>
    <w:rsid w:val="00E92C73"/>
    <w:rsid w:val="00EB753D"/>
    <w:rsid w:val="00EC1045"/>
    <w:rsid w:val="00F3436A"/>
    <w:rsid w:val="00F40376"/>
    <w:rsid w:val="00F925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BC0075"/>
    <w:rPr>
      <w:color w:val="808080"/>
    </w:rPr>
  </w:style>
  <w:style w:type="paragraph" w:customStyle="1" w:styleId="0CE1231F70FB447EB26DE08EFC89AE6C">
    <w:name w:val="0CE1231F70FB447EB26DE08EFC89AE6C"/>
    <w:rsid w:val="00B045E5"/>
  </w:style>
  <w:style w:type="paragraph" w:customStyle="1" w:styleId="735978A9B7C947F7B5E8F8F4DC88F23E">
    <w:name w:val="735978A9B7C947F7B5E8F8F4DC88F23E"/>
    <w:rsid w:val="00B045E5"/>
  </w:style>
  <w:style w:type="paragraph" w:customStyle="1" w:styleId="DD2CF84C008A41FFBF98266B3E18AB89">
    <w:name w:val="DD2CF84C008A41FFBF98266B3E18AB89"/>
    <w:rsid w:val="00B045E5"/>
  </w:style>
  <w:style w:type="paragraph" w:customStyle="1" w:styleId="5AB1874AA53A430EB3A482EA98AC75C4">
    <w:name w:val="5AB1874AA53A430EB3A482EA98AC75C4"/>
    <w:rsid w:val="00B045E5"/>
  </w:style>
  <w:style w:type="paragraph" w:customStyle="1" w:styleId="A0B3E6BCDEA843109EB9A30D8CC83251">
    <w:name w:val="A0B3E6BCDEA843109EB9A30D8CC83251"/>
    <w:rsid w:val="00D1461B"/>
  </w:style>
  <w:style w:type="paragraph" w:customStyle="1" w:styleId="6DA3FA375BA441E9B95E0F437445C127">
    <w:name w:val="6DA3FA375BA441E9B95E0F437445C127"/>
    <w:rsid w:val="00357714"/>
  </w:style>
  <w:style w:type="paragraph" w:customStyle="1" w:styleId="327BDFFBB09B4EFEA76A0A22DA939F66">
    <w:name w:val="327BDFFBB09B4EFEA76A0A22DA939F66"/>
    <w:rsid w:val="00921828"/>
  </w:style>
  <w:style w:type="paragraph" w:customStyle="1" w:styleId="96EB99F2F29F4B358BD03F27D35B1047">
    <w:name w:val="96EB99F2F29F4B358BD03F27D35B1047"/>
    <w:rsid w:val="00921828"/>
  </w:style>
  <w:style w:type="paragraph" w:customStyle="1" w:styleId="E064EE57CA384E2DB0D0C3D2DE8B9CCF">
    <w:name w:val="E064EE57CA384E2DB0D0C3D2DE8B9CCF"/>
    <w:rsid w:val="00EC1045"/>
  </w:style>
  <w:style w:type="paragraph" w:customStyle="1" w:styleId="904A999E87134D4593AEBC1E26D9BB89">
    <w:name w:val="904A999E87134D4593AEBC1E26D9BB89"/>
    <w:rsid w:val="00EC1045"/>
  </w:style>
  <w:style w:type="paragraph" w:customStyle="1" w:styleId="7991430A43DA4E8289526552A0BFF90B">
    <w:name w:val="7991430A43DA4E8289526552A0BFF90B"/>
    <w:rsid w:val="007B4EFA"/>
  </w:style>
  <w:style w:type="paragraph" w:customStyle="1" w:styleId="186075E009354B209290680FCF828138">
    <w:name w:val="186075E009354B209290680FCF828138"/>
    <w:rsid w:val="00BC007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40107</Words>
  <Characters>252677</Characters>
  <Application>Microsoft Office Word</Application>
  <DocSecurity>0</DocSecurity>
  <Lines>2105</Lines>
  <Paragraphs>58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74</cp:revision>
  <dcterms:created xsi:type="dcterms:W3CDTF">2022-12-19T09:29:00Z</dcterms:created>
  <dcterms:modified xsi:type="dcterms:W3CDTF">2025-03-1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